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75CBB2" w14:textId="5BEF1A0C" w:rsidR="7175D1B2" w:rsidRDefault="7175D1B2">
      <w:r>
        <w:rPr>
          <w:noProof/>
        </w:rPr>
        <w:drawing>
          <wp:inline distT="0" distB="0" distL="0" distR="0" wp14:anchorId="2E5FB97A" wp14:editId="4477DBF0">
            <wp:extent cx="3238500" cy="1314450"/>
            <wp:effectExtent l="0" t="0" r="0" b="0"/>
            <wp:docPr id="1958076369" name="drawing" descr="Public Health Laboratory Networ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076369" name="drawing" descr="Public Health Laboratory Network logo"/>
                    <pic:cNvPicPr/>
                  </pic:nvPicPr>
                  <pic:blipFill>
                    <a:blip r:embed="rId11">
                      <a:extLst>
                        <a:ext uri="{28A0092B-C50C-407E-A947-70E740481C1C}">
                          <a14:useLocalDpi xmlns:a14="http://schemas.microsoft.com/office/drawing/2010/main" val="0"/>
                        </a:ext>
                      </a:extLst>
                    </a:blip>
                    <a:stretch>
                      <a:fillRect/>
                    </a:stretch>
                  </pic:blipFill>
                  <pic:spPr>
                    <a:xfrm>
                      <a:off x="0" y="0"/>
                      <a:ext cx="3238500" cy="1314450"/>
                    </a:xfrm>
                    <a:prstGeom prst="rect">
                      <a:avLst/>
                    </a:prstGeom>
                  </pic:spPr>
                </pic:pic>
              </a:graphicData>
            </a:graphic>
          </wp:inline>
        </w:drawing>
      </w:r>
    </w:p>
    <w:p w14:paraId="3D345674" w14:textId="6C2AF7DC" w:rsidR="007507C3" w:rsidRPr="00BC5CC0" w:rsidRDefault="00BC5CC0" w:rsidP="00A53F74">
      <w:pPr>
        <w:pStyle w:val="Title"/>
        <w:rPr>
          <w:i/>
          <w:sz w:val="40"/>
          <w:szCs w:val="40"/>
        </w:rPr>
      </w:pPr>
      <w:r>
        <w:rPr>
          <w:rStyle w:val="TitleChar"/>
        </w:rPr>
        <w:t>Melioidosis</w:t>
      </w:r>
      <w:r w:rsidR="007507C3">
        <w:rPr>
          <w:sz w:val="40"/>
          <w:szCs w:val="40"/>
        </w:rPr>
        <w:t xml:space="preserve"> </w:t>
      </w:r>
      <w:r w:rsidR="007507C3" w:rsidRPr="00584A1E">
        <w:rPr>
          <w:b/>
          <w:bCs/>
          <w:color w:val="0A0A23"/>
          <w:szCs w:val="48"/>
          <w:shd w:val="clear" w:color="auto" w:fill="FFFFFF"/>
        </w:rPr>
        <w:t>|</w:t>
      </w:r>
      <w:r w:rsidR="007507C3">
        <w:rPr>
          <w:b/>
          <w:bCs/>
          <w:color w:val="0A0A23"/>
          <w:szCs w:val="48"/>
          <w:shd w:val="clear" w:color="auto" w:fill="FFFFFF"/>
        </w:rPr>
        <w:t xml:space="preserve"> </w:t>
      </w:r>
      <w:r>
        <w:rPr>
          <w:rStyle w:val="TitleChar"/>
          <w:i/>
        </w:rPr>
        <w:t>Burkholderia pseudomallei</w:t>
      </w:r>
    </w:p>
    <w:p w14:paraId="40E92C25" w14:textId="2EEC603A" w:rsidR="006B7635" w:rsidRPr="004F61C6" w:rsidRDefault="006B7635" w:rsidP="00A53F74">
      <w:pPr>
        <w:pStyle w:val="Title"/>
      </w:pPr>
      <w:r w:rsidRPr="004F61C6">
        <w:t xml:space="preserve">Laboratory </w:t>
      </w:r>
      <w:r w:rsidR="00866892" w:rsidRPr="004F61C6">
        <w:t>c</w:t>
      </w:r>
      <w:r w:rsidRPr="004F61C6">
        <w:t xml:space="preserve">ase </w:t>
      </w:r>
      <w:r w:rsidR="00866892" w:rsidRPr="004F61C6">
        <w:t>d</w:t>
      </w:r>
      <w:r w:rsidRPr="004F61C6">
        <w:t>efinition</w:t>
      </w:r>
    </w:p>
    <w:p w14:paraId="4C4F5E22" w14:textId="48E7D3AD" w:rsidR="006B7635" w:rsidRDefault="006B7635" w:rsidP="00495BE0">
      <w:r w:rsidRPr="00C46834">
        <w:t xml:space="preserve">The Public Health Laboratory Network </w:t>
      </w:r>
      <w:r w:rsidR="00866892" w:rsidRPr="00C46834">
        <w:t xml:space="preserve">(PHLN) </w:t>
      </w:r>
      <w:r w:rsidR="00664005" w:rsidRPr="00C46834">
        <w:t>has</w:t>
      </w:r>
      <w:r w:rsidRPr="00C46834">
        <w:t xml:space="preserve"> developed </w:t>
      </w:r>
      <w:r w:rsidR="00866892" w:rsidRPr="00C46834">
        <w:t>standard case definitions to inform</w:t>
      </w:r>
      <w:r w:rsidRPr="00C46834">
        <w:t xml:space="preserve"> the diagnosis of </w:t>
      </w:r>
      <w:r w:rsidR="00866892" w:rsidRPr="00C46834">
        <w:t xml:space="preserve">key </w:t>
      </w:r>
      <w:r w:rsidRPr="00C46834">
        <w:t>disease</w:t>
      </w:r>
      <w:r w:rsidR="00866892" w:rsidRPr="00C46834">
        <w:t>s</w:t>
      </w:r>
      <w:r w:rsidR="004F61C6" w:rsidRPr="00C46834">
        <w:t xml:space="preserve"> in Australia</w:t>
      </w:r>
      <w:r w:rsidRPr="00C46834">
        <w:t xml:space="preserve">. This </w:t>
      </w:r>
      <w:r w:rsidR="00866892" w:rsidRPr="00C46834">
        <w:t>document</w:t>
      </w:r>
      <w:r w:rsidRPr="00C46834">
        <w:t xml:space="preserve"> contains the </w:t>
      </w:r>
      <w:r w:rsidR="00866892" w:rsidRPr="00C46834">
        <w:t>laboratory case definition</w:t>
      </w:r>
      <w:r w:rsidRPr="00C46834">
        <w:t xml:space="preserve"> </w:t>
      </w:r>
      <w:r w:rsidR="006431D9" w:rsidRPr="00C46834">
        <w:t xml:space="preserve">(LCD) </w:t>
      </w:r>
      <w:r w:rsidRPr="00C46834">
        <w:t>for</w:t>
      </w:r>
      <w:r w:rsidR="00415085" w:rsidRPr="00C46834">
        <w:t xml:space="preserve"> </w:t>
      </w:r>
      <w:r w:rsidR="00A41ADE">
        <w:t>melioidosis</w:t>
      </w:r>
      <w:r w:rsidR="006431D9" w:rsidRPr="00C46834">
        <w:t>.</w:t>
      </w:r>
    </w:p>
    <w:tbl>
      <w:tblPr>
        <w:tblStyle w:val="ListTable3-Accent11"/>
        <w:tblW w:w="0" w:type="auto"/>
        <w:tblLook w:val="04A0" w:firstRow="1" w:lastRow="0" w:firstColumn="1" w:lastColumn="0" w:noHBand="0" w:noVBand="1"/>
      </w:tblPr>
      <w:tblGrid>
        <w:gridCol w:w="1023"/>
        <w:gridCol w:w="3740"/>
        <w:gridCol w:w="1945"/>
        <w:gridCol w:w="2309"/>
      </w:tblGrid>
      <w:tr w:rsidR="00495BE0" w14:paraId="519B5F9B" w14:textId="77777777" w:rsidTr="00A53F7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9" w:type="dxa"/>
          </w:tcPr>
          <w:p w14:paraId="13EA7212" w14:textId="758F9938" w:rsidR="00A53F74" w:rsidRDefault="00A53F74" w:rsidP="00495BE0">
            <w:pPr>
              <w:spacing w:before="120" w:after="120" w:line="240" w:lineRule="auto"/>
            </w:pPr>
            <w:r>
              <w:t>Version</w:t>
            </w:r>
          </w:p>
        </w:tc>
        <w:tc>
          <w:tcPr>
            <w:tcW w:w="4229" w:type="dxa"/>
          </w:tcPr>
          <w:p w14:paraId="2426E91E" w14:textId="3DE828D3" w:rsidR="00A53F74" w:rsidRDefault="00A53F74" w:rsidP="00495BE0">
            <w:pPr>
              <w:spacing w:before="120" w:after="120" w:line="240" w:lineRule="auto"/>
              <w:cnfStyle w:val="100000000000" w:firstRow="1" w:lastRow="0" w:firstColumn="0" w:lastColumn="0" w:oddVBand="0" w:evenVBand="0" w:oddHBand="0" w:evenHBand="0" w:firstRowFirstColumn="0" w:firstRowLastColumn="0" w:lastRowFirstColumn="0" w:lastRowLastColumn="0"/>
            </w:pPr>
            <w:r>
              <w:t>Status</w:t>
            </w:r>
          </w:p>
        </w:tc>
        <w:tc>
          <w:tcPr>
            <w:tcW w:w="2008" w:type="dxa"/>
          </w:tcPr>
          <w:p w14:paraId="03C9EFCE" w14:textId="529368B1" w:rsidR="00A53F74" w:rsidRDefault="00A53F74" w:rsidP="00495BE0">
            <w:pPr>
              <w:spacing w:before="120" w:after="120" w:line="240" w:lineRule="auto"/>
              <w:cnfStyle w:val="100000000000" w:firstRow="1" w:lastRow="0" w:firstColumn="0" w:lastColumn="0" w:oddVBand="0" w:evenVBand="0" w:oddHBand="0" w:evenHBand="0" w:firstRowFirstColumn="0" w:firstRowLastColumn="0" w:lastRowFirstColumn="0" w:lastRowLastColumn="0"/>
            </w:pPr>
            <w:r>
              <w:t>Authorisation</w:t>
            </w:r>
          </w:p>
        </w:tc>
        <w:tc>
          <w:tcPr>
            <w:tcW w:w="2501" w:type="dxa"/>
          </w:tcPr>
          <w:p w14:paraId="75016562" w14:textId="3EAD2DE7" w:rsidR="00A53F74" w:rsidRDefault="00A53F74" w:rsidP="00495BE0">
            <w:pPr>
              <w:spacing w:before="120" w:after="120" w:line="240" w:lineRule="auto"/>
              <w:cnfStyle w:val="100000000000" w:firstRow="1" w:lastRow="0" w:firstColumn="0" w:lastColumn="0" w:oddVBand="0" w:evenVBand="0" w:oddHBand="0" w:evenHBand="0" w:firstRowFirstColumn="0" w:firstRowLastColumn="0" w:lastRowFirstColumn="0" w:lastRowLastColumn="0"/>
            </w:pPr>
            <w:r>
              <w:t>Consensus Date</w:t>
            </w:r>
          </w:p>
        </w:tc>
      </w:tr>
      <w:tr w:rsidR="00A53F74" w14:paraId="1F8F6488" w14:textId="77777777" w:rsidTr="00A53F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 w:type="dxa"/>
          </w:tcPr>
          <w:p w14:paraId="50AF92A7" w14:textId="3E508A52" w:rsidR="00A53F74" w:rsidRDefault="00A53F74" w:rsidP="00495BE0">
            <w:pPr>
              <w:spacing w:before="120" w:after="120" w:line="240" w:lineRule="auto"/>
            </w:pPr>
            <w:r>
              <w:t>1.1</w:t>
            </w:r>
          </w:p>
        </w:tc>
        <w:tc>
          <w:tcPr>
            <w:tcW w:w="4229" w:type="dxa"/>
          </w:tcPr>
          <w:p w14:paraId="7A99E63C" w14:textId="36114FA0" w:rsidR="00A53F74" w:rsidRDefault="00573B34" w:rsidP="00495BE0">
            <w:pPr>
              <w:spacing w:before="120" w:after="120" w:line="240" w:lineRule="auto"/>
              <w:cnfStyle w:val="000000100000" w:firstRow="0" w:lastRow="0" w:firstColumn="0" w:lastColumn="0" w:oddVBand="0" w:evenVBand="0" w:oddHBand="1" w:evenHBand="0" w:firstRowFirstColumn="0" w:firstRowLastColumn="0" w:lastRowFirstColumn="0" w:lastRowLastColumn="0"/>
            </w:pPr>
            <w:r>
              <w:t>Update</w:t>
            </w:r>
            <w:r w:rsidR="00B77AAB">
              <w:t>s to</w:t>
            </w:r>
            <w:r w:rsidR="00935716">
              <w:t xml:space="preserve"> definitive </w:t>
            </w:r>
            <w:r w:rsidR="00055D69">
              <w:t xml:space="preserve">criteria. Addition of serology in suggestive criteria. </w:t>
            </w:r>
            <w:r w:rsidR="005B4BF3">
              <w:t xml:space="preserve">Inclusion of nucleic acid amplification testing. </w:t>
            </w:r>
            <w:r w:rsidR="009C4DD2">
              <w:t xml:space="preserve"> </w:t>
            </w:r>
          </w:p>
        </w:tc>
        <w:tc>
          <w:tcPr>
            <w:tcW w:w="2008" w:type="dxa"/>
          </w:tcPr>
          <w:p w14:paraId="7D227644" w14:textId="7FCAE210" w:rsidR="00A53F74" w:rsidRDefault="00A53F74" w:rsidP="00495BE0">
            <w:pPr>
              <w:spacing w:before="120" w:after="120" w:line="240" w:lineRule="auto"/>
              <w:cnfStyle w:val="000000100000" w:firstRow="0" w:lastRow="0" w:firstColumn="0" w:lastColumn="0" w:oddVBand="0" w:evenVBand="0" w:oddHBand="1" w:evenHBand="0" w:firstRowFirstColumn="0" w:firstRowLastColumn="0" w:lastRowFirstColumn="0" w:lastRowLastColumn="0"/>
            </w:pPr>
            <w:r>
              <w:t>PHLN</w:t>
            </w:r>
          </w:p>
        </w:tc>
        <w:tc>
          <w:tcPr>
            <w:tcW w:w="2501" w:type="dxa"/>
          </w:tcPr>
          <w:p w14:paraId="2E201341" w14:textId="32E04A9E" w:rsidR="00A53F74" w:rsidRDefault="002A1E92" w:rsidP="00495BE0">
            <w:pPr>
              <w:spacing w:before="120" w:after="120" w:line="240" w:lineRule="auto"/>
              <w:cnfStyle w:val="000000100000" w:firstRow="0" w:lastRow="0" w:firstColumn="0" w:lastColumn="0" w:oddVBand="0" w:evenVBand="0" w:oddHBand="1" w:evenHBand="0" w:firstRowFirstColumn="0" w:firstRowLastColumn="0" w:lastRowFirstColumn="0" w:lastRowLastColumn="0"/>
            </w:pPr>
            <w:r>
              <w:t>31 October 2025</w:t>
            </w:r>
          </w:p>
        </w:tc>
      </w:tr>
      <w:tr w:rsidR="00A53F74" w14:paraId="02B2C8C5" w14:textId="77777777" w:rsidTr="00A53F74">
        <w:tc>
          <w:tcPr>
            <w:cnfStyle w:val="001000000000" w:firstRow="0" w:lastRow="0" w:firstColumn="1" w:lastColumn="0" w:oddVBand="0" w:evenVBand="0" w:oddHBand="0" w:evenHBand="0" w:firstRowFirstColumn="0" w:firstRowLastColumn="0" w:lastRowFirstColumn="0" w:lastRowLastColumn="0"/>
            <w:tcW w:w="279" w:type="dxa"/>
          </w:tcPr>
          <w:p w14:paraId="5B10668F" w14:textId="5346E218" w:rsidR="00A53F74" w:rsidRDefault="00A53F74" w:rsidP="00495BE0">
            <w:pPr>
              <w:spacing w:before="120" w:after="120" w:line="240" w:lineRule="auto"/>
            </w:pPr>
            <w:r>
              <w:t>1.0</w:t>
            </w:r>
          </w:p>
        </w:tc>
        <w:tc>
          <w:tcPr>
            <w:tcW w:w="4229" w:type="dxa"/>
          </w:tcPr>
          <w:p w14:paraId="1F3B5BC9" w14:textId="7BBD2A33" w:rsidR="00A53F74" w:rsidRDefault="00A53F74" w:rsidP="00495BE0">
            <w:pPr>
              <w:spacing w:before="120" w:after="120" w:line="240" w:lineRule="auto"/>
              <w:cnfStyle w:val="000000000000" w:firstRow="0" w:lastRow="0" w:firstColumn="0" w:lastColumn="0" w:oddVBand="0" w:evenVBand="0" w:oddHBand="0" w:evenHBand="0" w:firstRowFirstColumn="0" w:firstRowLastColumn="0" w:lastRowFirstColumn="0" w:lastRowLastColumn="0"/>
            </w:pPr>
            <w:r>
              <w:t>Initial PHLN Laboratory Case Definition</w:t>
            </w:r>
          </w:p>
        </w:tc>
        <w:tc>
          <w:tcPr>
            <w:tcW w:w="2008" w:type="dxa"/>
          </w:tcPr>
          <w:p w14:paraId="433CEDB5" w14:textId="61438D1F" w:rsidR="00A53F74" w:rsidRDefault="00A53F74" w:rsidP="00495BE0">
            <w:pPr>
              <w:spacing w:before="120" w:after="120" w:line="240" w:lineRule="auto"/>
              <w:cnfStyle w:val="000000000000" w:firstRow="0" w:lastRow="0" w:firstColumn="0" w:lastColumn="0" w:oddVBand="0" w:evenVBand="0" w:oddHBand="0" w:evenHBand="0" w:firstRowFirstColumn="0" w:firstRowLastColumn="0" w:lastRowFirstColumn="0" w:lastRowLastColumn="0"/>
            </w:pPr>
            <w:r>
              <w:t>PHLN</w:t>
            </w:r>
          </w:p>
        </w:tc>
        <w:tc>
          <w:tcPr>
            <w:tcW w:w="2501" w:type="dxa"/>
          </w:tcPr>
          <w:p w14:paraId="137821BB" w14:textId="53CD1328" w:rsidR="00A53F74" w:rsidRDefault="00FE78A8" w:rsidP="00495BE0">
            <w:pPr>
              <w:spacing w:before="120" w:after="120" w:line="240" w:lineRule="auto"/>
              <w:cnfStyle w:val="000000000000" w:firstRow="0" w:lastRow="0" w:firstColumn="0" w:lastColumn="0" w:oddVBand="0" w:evenVBand="0" w:oddHBand="0" w:evenHBand="0" w:firstRowFirstColumn="0" w:firstRowLastColumn="0" w:lastRowFirstColumn="0" w:lastRowLastColumn="0"/>
            </w:pPr>
            <w:r>
              <w:t>June 2002</w:t>
            </w:r>
          </w:p>
        </w:tc>
      </w:tr>
    </w:tbl>
    <w:p w14:paraId="358CA5D4" w14:textId="77777777" w:rsidR="00495BE0" w:rsidRDefault="00495BE0" w:rsidP="00495BE0">
      <w:pPr>
        <w:pStyle w:val="Heading1"/>
        <w:numPr>
          <w:ilvl w:val="0"/>
          <w:numId w:val="0"/>
        </w:numPr>
        <w:ind w:left="397"/>
      </w:pPr>
      <w:r>
        <w:br w:type="page"/>
      </w:r>
    </w:p>
    <w:p w14:paraId="53E35CFB" w14:textId="511F36F8" w:rsidR="006B7635" w:rsidRPr="007D0923" w:rsidRDefault="006B7635" w:rsidP="00A53F74">
      <w:pPr>
        <w:pStyle w:val="Heading1"/>
      </w:pPr>
      <w:r w:rsidRPr="007D0923">
        <w:lastRenderedPageBreak/>
        <w:t xml:space="preserve">PHLN </w:t>
      </w:r>
      <w:r w:rsidR="006431D9">
        <w:t>s</w:t>
      </w:r>
      <w:r w:rsidRPr="007D0923">
        <w:t>ummary laboratory definition</w:t>
      </w:r>
    </w:p>
    <w:p w14:paraId="5472EA97" w14:textId="748692FF" w:rsidR="006B7635" w:rsidRPr="007D0923" w:rsidRDefault="006B7635" w:rsidP="00C000BA">
      <w:pPr>
        <w:pStyle w:val="Heading2"/>
      </w:pPr>
      <w:r w:rsidRPr="00A53F74">
        <w:t>Condition</w:t>
      </w:r>
    </w:p>
    <w:p w14:paraId="579E81CA" w14:textId="59B231A2" w:rsidR="006B7635" w:rsidRPr="00C46834" w:rsidRDefault="00BC5CC0" w:rsidP="00A53F74">
      <w:r>
        <w:t>Melioidosis</w:t>
      </w:r>
      <w:r w:rsidR="008B6E31">
        <w:t xml:space="preserve"> </w:t>
      </w:r>
      <w:r w:rsidR="006431D9" w:rsidRPr="00C46834">
        <w:t xml:space="preserve">due to infection with </w:t>
      </w:r>
      <w:r>
        <w:rPr>
          <w:i/>
        </w:rPr>
        <w:t>Burkholderia pseudomallei</w:t>
      </w:r>
      <w:r w:rsidR="008B6E31">
        <w:t>.</w:t>
      </w:r>
    </w:p>
    <w:p w14:paraId="76E6018A" w14:textId="02482FC1" w:rsidR="006B7635" w:rsidRPr="007D0923" w:rsidRDefault="006B7635" w:rsidP="00A53F74">
      <w:pPr>
        <w:pStyle w:val="Heading3"/>
      </w:pPr>
      <w:r w:rsidRPr="00E71D87">
        <w:t>Definitive</w:t>
      </w:r>
      <w:r w:rsidRPr="007D0923">
        <w:t xml:space="preserve"> </w:t>
      </w:r>
      <w:r w:rsidR="006D70F9">
        <w:t>c</w:t>
      </w:r>
      <w:r w:rsidRPr="007D0923">
        <w:t>riteria</w:t>
      </w:r>
    </w:p>
    <w:bookmarkStart w:id="0" w:name="_Hlk120698183"/>
    <w:bookmarkStart w:id="1" w:name="_Hlk123904107"/>
    <w:p w14:paraId="22CFD79D" w14:textId="17A25C69" w:rsidR="0049615E" w:rsidRDefault="005F1DD5" w:rsidP="00A53F74">
      <w:pPr>
        <w:pStyle w:val="NoSpacing"/>
      </w:pPr>
      <w:sdt>
        <w:sdtPr>
          <w:id w:val="-779954258"/>
          <w:placeholder>
            <w:docPart w:val="AA90EE60B5B1456EBD82805A4662F7E0"/>
          </w:placeholder>
          <w:text/>
        </w:sdtPr>
        <w:sdtEndPr/>
        <w:sdtContent>
          <w:r w:rsidR="00BC5CC0">
            <w:t>Isolation</w:t>
          </w:r>
        </w:sdtContent>
      </w:sdt>
      <w:r w:rsidR="00380691">
        <w:t xml:space="preserve"> </w:t>
      </w:r>
      <w:r w:rsidR="00866892" w:rsidRPr="004F61C6">
        <w:t xml:space="preserve">of </w:t>
      </w:r>
      <w:sdt>
        <w:sdtPr>
          <w:rPr>
            <w:i/>
          </w:rPr>
          <w:id w:val="1753165068"/>
          <w:placeholder>
            <w:docPart w:val="E197EC56741549E0B23ED4A691CD8BD9"/>
          </w:placeholder>
          <w:text/>
        </w:sdtPr>
        <w:sdtEndPr/>
        <w:sdtContent>
          <w:r w:rsidR="00BC5CC0">
            <w:rPr>
              <w:i/>
            </w:rPr>
            <w:t>Burkholderia pseudomallei</w:t>
          </w:r>
        </w:sdtContent>
      </w:sdt>
      <w:r w:rsidR="00ED586D">
        <w:t xml:space="preserve"> </w:t>
      </w:r>
      <w:r w:rsidR="00866892" w:rsidRPr="004F61C6">
        <w:t>by</w:t>
      </w:r>
      <w:r w:rsidR="00380691">
        <w:t xml:space="preserve"> </w:t>
      </w:r>
      <w:sdt>
        <w:sdtPr>
          <w:id w:val="-200868120"/>
          <w:placeholder>
            <w:docPart w:val="1EC059E242854C2C890715A2B050A733"/>
          </w:placeholder>
          <w:text/>
        </w:sdtPr>
        <w:sdtEndPr/>
        <w:sdtContent>
          <w:r w:rsidR="00BC5CC0">
            <w:t>culture from any clinical site</w:t>
          </w:r>
        </w:sdtContent>
      </w:sdt>
      <w:r w:rsidR="0049615E" w:rsidRPr="004F61C6">
        <w:t xml:space="preserve">; </w:t>
      </w:r>
      <w:sdt>
        <w:sdtPr>
          <w:id w:val="-334774623"/>
          <w:placeholder>
            <w:docPart w:val="DEDEA9DEAD6C454FAFD16F9CDC170AB5"/>
          </w:placeholder>
          <w:text/>
        </w:sdtPr>
        <w:sdtEndPr/>
        <w:sdtContent>
          <w:r w:rsidR="000848F7">
            <w:t>OR</w:t>
          </w:r>
        </w:sdtContent>
      </w:sdt>
    </w:p>
    <w:p w14:paraId="6FB3AAA3" w14:textId="388DC7AA" w:rsidR="00380691" w:rsidRDefault="00FD584F" w:rsidP="00F354EC">
      <w:pPr>
        <w:pStyle w:val="NoSpacing"/>
      </w:pPr>
      <w:r>
        <w:t xml:space="preserve">Direct detection of </w:t>
      </w:r>
      <w:r>
        <w:rPr>
          <w:i/>
          <w:iCs/>
        </w:rPr>
        <w:t>Burkholderia pseudomallei</w:t>
      </w:r>
      <w:r>
        <w:t xml:space="preserve"> in a clinical specimen by nucleic acid amplification testing</w:t>
      </w:r>
      <w:bookmarkEnd w:id="0"/>
    </w:p>
    <w:p w14:paraId="6640AB24" w14:textId="2FA81FB1" w:rsidR="005B66E9" w:rsidRDefault="001A02ED" w:rsidP="001A02ED">
      <w:pPr>
        <w:pStyle w:val="Heading3"/>
      </w:pPr>
      <w:r>
        <w:t>Suggestive criteria</w:t>
      </w:r>
    </w:p>
    <w:p w14:paraId="7062D8AB" w14:textId="453D5DB4" w:rsidR="001A02ED" w:rsidRPr="001A02ED" w:rsidRDefault="008A042A" w:rsidP="001A02ED">
      <w:pPr>
        <w:pStyle w:val="ListParagraph"/>
        <w:numPr>
          <w:ilvl w:val="0"/>
          <w:numId w:val="40"/>
        </w:numPr>
      </w:pPr>
      <w:r>
        <w:t>A</w:t>
      </w:r>
      <w:r w:rsidR="00306C68">
        <w:t xml:space="preserve"> </w:t>
      </w:r>
      <w:r w:rsidR="000D77CE">
        <w:t>four</w:t>
      </w:r>
      <w:r w:rsidR="00306C68">
        <w:t xml:space="preserve">-fold rise in antibody titre or a single high </w:t>
      </w:r>
      <w:r w:rsidR="00D9305B">
        <w:t>titre</w:t>
      </w:r>
      <w:r w:rsidR="00E43CB1">
        <w:t xml:space="preserve"> AND a compatible clinical illness AND </w:t>
      </w:r>
      <w:r w:rsidR="0035713C">
        <w:t xml:space="preserve">suspected exposure to </w:t>
      </w:r>
      <w:r w:rsidR="0035713C">
        <w:rPr>
          <w:i/>
          <w:iCs/>
        </w:rPr>
        <w:t>Burkholderia pseudomallei</w:t>
      </w:r>
      <w:r w:rsidR="0035713C">
        <w:t xml:space="preserve"> (e.g. residence in or travel </w:t>
      </w:r>
      <w:r w:rsidR="00AF56C8">
        <w:t xml:space="preserve">from an area where </w:t>
      </w:r>
      <w:r w:rsidR="00AF56C8">
        <w:rPr>
          <w:i/>
          <w:iCs/>
        </w:rPr>
        <w:t>B. pseudomallei</w:t>
      </w:r>
      <w:r w:rsidR="00AF56C8">
        <w:t xml:space="preserve"> is present).</w:t>
      </w:r>
    </w:p>
    <w:bookmarkEnd w:id="1"/>
    <w:p w14:paraId="5A0FF03A" w14:textId="77777777" w:rsidR="006B7635" w:rsidRPr="007D0923" w:rsidRDefault="006B7635" w:rsidP="00C000BA">
      <w:pPr>
        <w:pStyle w:val="Heading1"/>
      </w:pPr>
      <w:r w:rsidRPr="007D0923">
        <w:t>Introduction</w:t>
      </w:r>
    </w:p>
    <w:p w14:paraId="3B399AFE" w14:textId="698773A4" w:rsidR="008A501A" w:rsidRDefault="00BC5CC0" w:rsidP="00BC5CC0">
      <w:r>
        <w:t xml:space="preserve">Melioidosis is caused by </w:t>
      </w:r>
      <w:r w:rsidRPr="000E7393">
        <w:rPr>
          <w:i/>
        </w:rPr>
        <w:t>Burkholderia pseudomallei</w:t>
      </w:r>
      <w:r>
        <w:t>, an environmental bacterium endemic in tropical and subtr</w:t>
      </w:r>
      <w:r w:rsidR="001C2069">
        <w:t>opical regions globally</w:t>
      </w:r>
      <w:r w:rsidR="00C772E1">
        <w:fldChar w:fldCharType="begin">
          <w:fldData xml:space="preserve">PEVuZE5vdGU+PENpdGU+PEF1dGhvcj5NZXVtYW5uPC9BdXRob3I+PFllYXI+MjAyNDwvWWVhcj48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</w:fldData>
        </w:fldChar>
      </w:r>
      <w:r w:rsidR="00C772E1">
        <w:instrText xml:space="preserve"> ADDIN EN.CITE </w:instrText>
      </w:r>
      <w:r w:rsidR="00C772E1">
        <w:fldChar w:fldCharType="begin">
          <w:fldData xml:space="preserve">PEVuZE5vdGU+PENpdGU+PEF1dGhvcj5NZXVtYW5uPC9BdXRob3I+PFllYXI+MjAyNDwvWWVhcj48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</w:fldData>
        </w:fldChar>
      </w:r>
      <w:r w:rsidR="00C772E1">
        <w:instrText xml:space="preserve"> ADDIN EN.CITE.DATA </w:instrText>
      </w:r>
      <w:r w:rsidR="00C772E1">
        <w:fldChar w:fldCharType="end"/>
      </w:r>
      <w:r w:rsidR="00C772E1">
        <w:fldChar w:fldCharType="separate"/>
      </w:r>
      <w:r w:rsidR="00C772E1" w:rsidRPr="00C772E1">
        <w:rPr>
          <w:noProof/>
          <w:vertAlign w:val="superscript"/>
        </w:rPr>
        <w:t>1</w:t>
      </w:r>
      <w:r w:rsidR="00C772E1">
        <w:fldChar w:fldCharType="end"/>
      </w:r>
      <w:r w:rsidR="001C2069">
        <w:t xml:space="preserve">. </w:t>
      </w:r>
      <w:r w:rsidR="00526B1E">
        <w:t>It is notifiable in the Northern Territory, Queensland, and Western Australia. Globally, m</w:t>
      </w:r>
      <w:r>
        <w:t>ost cases occur in Southeas</w:t>
      </w:r>
      <w:r w:rsidR="001C2069">
        <w:t>t Asia and northern Australia</w:t>
      </w:r>
      <w:r w:rsidR="00C772E1">
        <w:fldChar w:fldCharType="begin">
          <w:fldData xml:space="preserve">PEVuZE5vdGU+PENpdGU+PEF1dGhvcj5MaW1tYXRodXJvdHNha3VsPC9BdXRob3I+PFllYXI+MjAx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==
</w:fldData>
        </w:fldChar>
      </w:r>
      <w:r w:rsidR="00C772E1">
        <w:instrText xml:space="preserve"> ADDIN EN.CITE </w:instrText>
      </w:r>
      <w:r w:rsidR="00C772E1">
        <w:fldChar w:fldCharType="begin">
          <w:fldData xml:space="preserve">PEVuZE5vdGU+PENpdGU+PEF1dGhvcj5MaW1tYXRodXJvdHNha3VsPC9BdXRob3I+PFllYXI+MjAx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==
</w:fldData>
        </w:fldChar>
      </w:r>
      <w:r w:rsidR="00C772E1">
        <w:instrText xml:space="preserve"> ADDIN EN.CITE.DATA </w:instrText>
      </w:r>
      <w:r w:rsidR="00C772E1">
        <w:fldChar w:fldCharType="end"/>
      </w:r>
      <w:r w:rsidR="00C772E1">
        <w:fldChar w:fldCharType="separate"/>
      </w:r>
      <w:r w:rsidR="00C772E1" w:rsidRPr="00C772E1">
        <w:rPr>
          <w:noProof/>
          <w:vertAlign w:val="superscript"/>
        </w:rPr>
        <w:t>2</w:t>
      </w:r>
      <w:r w:rsidR="00C772E1">
        <w:fldChar w:fldCharType="end"/>
      </w:r>
      <w:r w:rsidR="001C2069">
        <w:t>. W</w:t>
      </w:r>
      <w:r>
        <w:t>ith increased awareness, improved diagnostic capacity, and potentially changes in the climate, the known geographic distribution has expanded</w:t>
      </w:r>
      <w:r w:rsidR="000E7393">
        <w:t xml:space="preserve"> and </w:t>
      </w:r>
      <w:r w:rsidR="009C56AE">
        <w:t>cases are increasingly being reported from</w:t>
      </w:r>
      <w:r w:rsidR="000E7393">
        <w:t xml:space="preserve"> the Americas, Africa, and South</w:t>
      </w:r>
      <w:r w:rsidR="00A41ADE">
        <w:t xml:space="preserve"> and East</w:t>
      </w:r>
      <w:r w:rsidR="000E7393">
        <w:t xml:space="preserve"> Asia</w:t>
      </w:r>
      <w:r w:rsidR="00C772E1">
        <w:fldChar w:fldCharType="begin">
          <w:fldData xml:space="preserve">PEVuZE5vdGU+PENpdGU+PEF1dGhvcj5CaXJuaWU8L0F1dGhvcj48WWVhcj4yMDIyPC9ZZWFyPjxS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</w:fldData>
        </w:fldChar>
      </w:r>
      <w:r w:rsidR="00C772E1">
        <w:instrText xml:space="preserve"> ADDIN EN.CITE </w:instrText>
      </w:r>
      <w:r w:rsidR="00C772E1">
        <w:fldChar w:fldCharType="begin">
          <w:fldData xml:space="preserve">PEVuZE5vdGU+PENpdGU+PEF1dGhvcj5CaXJuaWU8L0F1dGhvcj48WWVhcj4yMDIyPC9ZZWFyPjxS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</w:fldData>
        </w:fldChar>
      </w:r>
      <w:r w:rsidR="00C772E1">
        <w:instrText xml:space="preserve"> ADDIN EN.CITE.DATA </w:instrText>
      </w:r>
      <w:r w:rsidR="00C772E1">
        <w:fldChar w:fldCharType="end"/>
      </w:r>
      <w:r w:rsidR="00C772E1">
        <w:fldChar w:fldCharType="separate"/>
      </w:r>
      <w:r w:rsidR="00C772E1" w:rsidRPr="00C772E1">
        <w:rPr>
          <w:noProof/>
          <w:vertAlign w:val="superscript"/>
        </w:rPr>
        <w:t>2,3</w:t>
      </w:r>
      <w:r w:rsidR="00C772E1">
        <w:fldChar w:fldCharType="end"/>
      </w:r>
      <w:r>
        <w:t>. Although uncommon, locally acquired cases have been reported</w:t>
      </w:r>
      <w:r w:rsidR="000E7393">
        <w:t xml:space="preserve"> </w:t>
      </w:r>
      <w:r w:rsidR="00D118EF">
        <w:t xml:space="preserve">in </w:t>
      </w:r>
      <w:r>
        <w:t>Central Australia</w:t>
      </w:r>
      <w:r w:rsidR="00C772E1">
        <w:fldChar w:fldCharType="begin">
          <w:fldData xml:space="preserve">PEVuZE5vdGU+PENpdGU+PEF1dGhvcj5ZaXA8L0F1dGhvcj48WWVhcj4yMDE1PC9ZZWFyPjxSZWNO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</w:fldData>
        </w:fldChar>
      </w:r>
      <w:r w:rsidR="00C772E1">
        <w:instrText xml:space="preserve"> ADDIN EN.CITE </w:instrText>
      </w:r>
      <w:r w:rsidR="00C772E1">
        <w:fldChar w:fldCharType="begin">
          <w:fldData xml:space="preserve">PEVuZE5vdGU+PENpdGU+PEF1dGhvcj5ZaXA8L0F1dGhvcj48WWVhcj4yMDE1PC9ZZWFyPjxSZWNO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</w:fldData>
        </w:fldChar>
      </w:r>
      <w:r w:rsidR="00C772E1">
        <w:instrText xml:space="preserve"> ADDIN EN.CITE.DATA </w:instrText>
      </w:r>
      <w:r w:rsidR="00C772E1">
        <w:fldChar w:fldCharType="end"/>
      </w:r>
      <w:r w:rsidR="00C772E1">
        <w:fldChar w:fldCharType="separate"/>
      </w:r>
      <w:r w:rsidR="00C772E1" w:rsidRPr="00C772E1">
        <w:rPr>
          <w:noProof/>
          <w:vertAlign w:val="superscript"/>
        </w:rPr>
        <w:t>4</w:t>
      </w:r>
      <w:r w:rsidR="00C772E1">
        <w:fldChar w:fldCharType="end"/>
      </w:r>
      <w:r>
        <w:t>, Southeast Queensland</w:t>
      </w:r>
      <w:r w:rsidR="00C772E1">
        <w:fldChar w:fldCharType="begin">
          <w:fldData xml:space="preserve">PEVuZE5vdGU+PENpdGU+PEF1dGhvcj5HdWFyZDwvQXV0aG9yPjxZZWFyPjIwMDk8L1llYXI+PFJl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</w:fldData>
        </w:fldChar>
      </w:r>
      <w:r w:rsidR="00C772E1">
        <w:instrText xml:space="preserve"> ADDIN EN.CITE </w:instrText>
      </w:r>
      <w:r w:rsidR="00C772E1">
        <w:fldChar w:fldCharType="begin">
          <w:fldData xml:space="preserve">PEVuZE5vdGU+PENpdGU+PEF1dGhvcj5HdWFyZDwvQXV0aG9yPjxZZWFyPjIwMDk8L1llYXI+PFJl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</w:fldData>
        </w:fldChar>
      </w:r>
      <w:r w:rsidR="00C772E1">
        <w:instrText xml:space="preserve"> ADDIN EN.CITE.DATA </w:instrText>
      </w:r>
      <w:r w:rsidR="00C772E1">
        <w:fldChar w:fldCharType="end"/>
      </w:r>
      <w:r w:rsidR="00C772E1">
        <w:fldChar w:fldCharType="separate"/>
      </w:r>
      <w:r w:rsidR="00C772E1" w:rsidRPr="00C772E1">
        <w:rPr>
          <w:noProof/>
          <w:vertAlign w:val="superscript"/>
        </w:rPr>
        <w:t>5,6</w:t>
      </w:r>
      <w:r w:rsidR="00C772E1">
        <w:fldChar w:fldCharType="end"/>
      </w:r>
      <w:r w:rsidR="00D118EF">
        <w:t>, and in Southwest Western Australia</w:t>
      </w:r>
      <w:r w:rsidR="00C772E1">
        <w:fldChar w:fldCharType="begin">
          <w:fldData xml:space="preserve">PEVuZE5vdGU+PENpdGU+PEF1dGhvcj5DaGFwcGxlPC9BdXRob3I+PFllYXI+MjAxNjwvWWVhcj48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</w:fldData>
        </w:fldChar>
      </w:r>
      <w:r w:rsidR="00C772E1">
        <w:instrText xml:space="preserve"> ADDIN EN.CITE </w:instrText>
      </w:r>
      <w:r w:rsidR="00C772E1">
        <w:fldChar w:fldCharType="begin">
          <w:fldData xml:space="preserve">PEVuZE5vdGU+PENpdGU+PEF1dGhvcj5DaGFwcGxlPC9BdXRob3I+PFllYXI+MjAxNjwvWWVhcj48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</w:fldData>
        </w:fldChar>
      </w:r>
      <w:r w:rsidR="00C772E1">
        <w:instrText xml:space="preserve"> ADDIN EN.CITE.DATA </w:instrText>
      </w:r>
      <w:r w:rsidR="00C772E1">
        <w:fldChar w:fldCharType="end"/>
      </w:r>
      <w:r w:rsidR="00C772E1">
        <w:fldChar w:fldCharType="separate"/>
      </w:r>
      <w:r w:rsidR="00C772E1" w:rsidRPr="00C772E1">
        <w:rPr>
          <w:noProof/>
          <w:vertAlign w:val="superscript"/>
        </w:rPr>
        <w:t>7,8</w:t>
      </w:r>
      <w:r w:rsidR="00C772E1">
        <w:fldChar w:fldCharType="end"/>
      </w:r>
      <w:r>
        <w:t xml:space="preserve">. </w:t>
      </w:r>
    </w:p>
    <w:p w14:paraId="72F32711" w14:textId="2EDAB970" w:rsidR="00861BCF" w:rsidRDefault="00BC5CC0" w:rsidP="00BC5CC0">
      <w:r>
        <w:t>There is a close association between melioidosis and rainfall, with most reported cases</w:t>
      </w:r>
      <w:r w:rsidR="000E7393">
        <w:t xml:space="preserve"> in tropical regions occurring during the </w:t>
      </w:r>
      <w:r>
        <w:t>monsoonal wet season</w:t>
      </w:r>
      <w:r w:rsidR="00861BCF">
        <w:t xml:space="preserve">, </w:t>
      </w:r>
      <w:r w:rsidR="000E7393">
        <w:t>and in subtropical/temperate areas during periods of heavy rainfall</w:t>
      </w:r>
      <w:r w:rsidR="00C772E1">
        <w:fldChar w:fldCharType="begin">
          <w:fldData xml:space="preserve">PEVuZE5vdGU+PENpdGU+PEF1dGhvcj5DdXJyaWU8L0F1dGhvcj48WWVhcj4yMDIxPC9ZZWFyPjxS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</w:fldData>
        </w:fldChar>
      </w:r>
      <w:r w:rsidR="00C772E1">
        <w:instrText xml:space="preserve"> ADDIN EN.CITE </w:instrText>
      </w:r>
      <w:r w:rsidR="00C772E1">
        <w:fldChar w:fldCharType="begin">
          <w:fldData xml:space="preserve">PEVuZE5vdGU+PENpdGU+PEF1dGhvcj5DdXJyaWU8L0F1dGhvcj48WWVhcj4yMDIxPC9ZZWFyPjxS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</w:fldData>
        </w:fldChar>
      </w:r>
      <w:r w:rsidR="00C772E1">
        <w:instrText xml:space="preserve"> ADDIN EN.CITE.DATA </w:instrText>
      </w:r>
      <w:r w:rsidR="00C772E1">
        <w:fldChar w:fldCharType="end"/>
      </w:r>
      <w:r w:rsidR="00C772E1">
        <w:fldChar w:fldCharType="separate"/>
      </w:r>
      <w:r w:rsidR="00C772E1" w:rsidRPr="00C772E1">
        <w:rPr>
          <w:noProof/>
          <w:vertAlign w:val="superscript"/>
        </w:rPr>
        <w:t>9</w:t>
      </w:r>
      <w:r w:rsidR="00C772E1">
        <w:fldChar w:fldCharType="end"/>
      </w:r>
      <w:r>
        <w:t>. Increased case numbers have been observed following severe weather event</w:t>
      </w:r>
      <w:r w:rsidR="00971D3E">
        <w:t>s such as cyclones and floods</w:t>
      </w:r>
      <w:r w:rsidR="00C772E1">
        <w:fldChar w:fldCharType="begin">
          <w:fldData xml:space="preserve">PEVuZE5vdGU+PENpdGU+PEF1dGhvcj5Ib2RnZXR0czwvQXV0aG9yPjxZZWFyPjIwMjI8L1llYXI+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</w:fldData>
        </w:fldChar>
      </w:r>
      <w:r w:rsidR="00C772E1">
        <w:instrText xml:space="preserve"> ADDIN EN.CITE </w:instrText>
      </w:r>
      <w:r w:rsidR="00C772E1">
        <w:fldChar w:fldCharType="begin">
          <w:fldData xml:space="preserve">PEVuZE5vdGU+PENpdGU+PEF1dGhvcj5Ib2RnZXR0czwvQXV0aG9yPjxZZWFyPjIwMjI8L1llYXI+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</w:fldData>
        </w:fldChar>
      </w:r>
      <w:r w:rsidR="00C772E1">
        <w:instrText xml:space="preserve"> ADDIN EN.CITE.DATA </w:instrText>
      </w:r>
      <w:r w:rsidR="00C772E1">
        <w:fldChar w:fldCharType="end"/>
      </w:r>
      <w:r w:rsidR="00C772E1">
        <w:fldChar w:fldCharType="separate"/>
      </w:r>
      <w:r w:rsidR="00C772E1" w:rsidRPr="00C772E1">
        <w:rPr>
          <w:noProof/>
          <w:vertAlign w:val="superscript"/>
        </w:rPr>
        <w:t>10,11</w:t>
      </w:r>
      <w:r w:rsidR="00C772E1">
        <w:fldChar w:fldCharType="end"/>
      </w:r>
      <w:r w:rsidR="00971D3E">
        <w:t>. Case c</w:t>
      </w:r>
      <w:r>
        <w:t>lusters have been reported in association with contaminated products</w:t>
      </w:r>
      <w:r w:rsidR="001D3DE2">
        <w:t xml:space="preserve"> (e.g. wound irrigation fluid, hand detergent and aromatherapy products) </w:t>
      </w:r>
      <w:r w:rsidR="00C772E1">
        <w:fldChar w:fldCharType="begin">
          <w:fldData xml:space="preserve">PEVuZE5vdGU+PENpdGU+PEF1dGhvcj5HZWU8L0F1dGhvcj48WWVhcj4yMDIyPC9ZZWFyPjxSZWNO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</w:fldData>
        </w:fldChar>
      </w:r>
      <w:r w:rsidR="00C772E1">
        <w:instrText xml:space="preserve"> ADDIN EN.CITE </w:instrText>
      </w:r>
      <w:r w:rsidR="00C772E1">
        <w:fldChar w:fldCharType="begin">
          <w:fldData xml:space="preserve">PEVuZE5vdGU+PENpdGU+PEF1dGhvcj5HZWU8L0F1dGhvcj48WWVhcj4yMDIyPC9ZZWFyPjxSZWNO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</w:fldData>
        </w:fldChar>
      </w:r>
      <w:r w:rsidR="00C772E1">
        <w:instrText xml:space="preserve"> ADDIN EN.CITE.DATA </w:instrText>
      </w:r>
      <w:r w:rsidR="00C772E1">
        <w:fldChar w:fldCharType="end"/>
      </w:r>
      <w:r w:rsidR="00C772E1">
        <w:fldChar w:fldCharType="separate"/>
      </w:r>
      <w:r w:rsidR="00C772E1" w:rsidRPr="00C772E1">
        <w:rPr>
          <w:noProof/>
          <w:vertAlign w:val="superscript"/>
        </w:rPr>
        <w:t>12</w:t>
      </w:r>
      <w:r w:rsidR="00C772E1">
        <w:fldChar w:fldCharType="end"/>
      </w:r>
      <w:r>
        <w:t>, unchlorinated water supplies</w:t>
      </w:r>
      <w:r w:rsidR="00C772E1">
        <w:fldChar w:fldCharType="begin">
          <w:fldData xml:space="preserve">PEVuZE5vdGU+PENpdGU+PEF1dGhvcj5TYXJvdmljaDwvQXV0aG9yPjxZZWFyPjIwMTc8L1llYXI+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=
</w:fldData>
        </w:fldChar>
      </w:r>
      <w:r w:rsidR="00C772E1">
        <w:instrText xml:space="preserve"> ADDIN EN.CITE </w:instrText>
      </w:r>
      <w:r w:rsidR="00C772E1">
        <w:fldChar w:fldCharType="begin">
          <w:fldData xml:space="preserve">PEVuZE5vdGU+PENpdGU+PEF1dGhvcj5TYXJvdmljaDwvQXV0aG9yPjxZZWFyPjIwMTc8L1llYXI+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=
</w:fldData>
        </w:fldChar>
      </w:r>
      <w:r w:rsidR="00C772E1">
        <w:instrText xml:space="preserve"> ADDIN EN.CITE.DATA </w:instrText>
      </w:r>
      <w:r w:rsidR="00C772E1">
        <w:fldChar w:fldCharType="end"/>
      </w:r>
      <w:r w:rsidR="00C772E1">
        <w:fldChar w:fldCharType="separate"/>
      </w:r>
      <w:r w:rsidR="00C772E1" w:rsidRPr="00C772E1">
        <w:rPr>
          <w:noProof/>
          <w:vertAlign w:val="superscript"/>
        </w:rPr>
        <w:t>13</w:t>
      </w:r>
      <w:r w:rsidR="00C772E1">
        <w:fldChar w:fldCharType="end"/>
      </w:r>
      <w:r>
        <w:t>, and recreational activities</w:t>
      </w:r>
      <w:r w:rsidR="00C772E1">
        <w:fldChar w:fldCharType="begin">
          <w:fldData xml:space="preserve">PEVuZE5vdGU+PENpdGU+PEF1dGhvcj5TbWl0aDwvQXV0aG9yPjxZZWFyPjIwMjM8L1llYXI+PFJl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=
</w:fldData>
        </w:fldChar>
      </w:r>
      <w:r w:rsidR="00C772E1">
        <w:instrText xml:space="preserve"> ADDIN EN.CITE </w:instrText>
      </w:r>
      <w:r w:rsidR="00C772E1">
        <w:fldChar w:fldCharType="begin">
          <w:fldData xml:space="preserve">PEVuZE5vdGU+PENpdGU+PEF1dGhvcj5TbWl0aDwvQXV0aG9yPjxZZWFyPjIwMjM8L1llYXI+PFJl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=
</w:fldData>
        </w:fldChar>
      </w:r>
      <w:r w:rsidR="00C772E1">
        <w:instrText xml:space="preserve"> ADDIN EN.CITE.DATA </w:instrText>
      </w:r>
      <w:r w:rsidR="00C772E1">
        <w:fldChar w:fldCharType="end"/>
      </w:r>
      <w:r w:rsidR="00C772E1">
        <w:fldChar w:fldCharType="separate"/>
      </w:r>
      <w:r w:rsidR="00C772E1" w:rsidRPr="00C772E1">
        <w:rPr>
          <w:noProof/>
          <w:vertAlign w:val="superscript"/>
        </w:rPr>
        <w:t>14</w:t>
      </w:r>
      <w:r w:rsidR="00C772E1">
        <w:fldChar w:fldCharType="end"/>
      </w:r>
      <w:r>
        <w:t>.</w:t>
      </w:r>
      <w:r w:rsidR="00283363">
        <w:t xml:space="preserve"> </w:t>
      </w:r>
    </w:p>
    <w:p w14:paraId="75977477" w14:textId="7D302808" w:rsidR="008A501A" w:rsidRDefault="00BC5CC0" w:rsidP="00BC5CC0">
      <w:r>
        <w:t>The majority of melioidosis cases are sporadic, arising from exposure to the bacterium via percutaneous inoculation, inhalation, or ingestion. Many patients recall a possibl</w:t>
      </w:r>
      <w:r w:rsidR="00861BCF">
        <w:t xml:space="preserve">e inoculating </w:t>
      </w:r>
      <w:r w:rsidR="00861BCF">
        <w:lastRenderedPageBreak/>
        <w:t>event, such as a skin or soft tissue</w:t>
      </w:r>
      <w:r>
        <w:t xml:space="preserve"> injury with contamination, </w:t>
      </w:r>
      <w:r w:rsidR="00861BCF">
        <w:t>or possible aerosol exposure</w:t>
      </w:r>
      <w:r w:rsidR="00971D3E">
        <w:t xml:space="preserve"> outdoors during storms or</w:t>
      </w:r>
      <w:r w:rsidR="00861BCF">
        <w:t xml:space="preserve"> through </w:t>
      </w:r>
      <w:r>
        <w:t>use of a</w:t>
      </w:r>
      <w:r w:rsidR="00971D3E">
        <w:t xml:space="preserve"> lawn mower,</w:t>
      </w:r>
      <w:r>
        <w:t xml:space="preserve"> whipper snipper or high</w:t>
      </w:r>
      <w:r w:rsidR="00FE78A8">
        <w:t>-</w:t>
      </w:r>
      <w:r>
        <w:t>pressure hose</w:t>
      </w:r>
      <w:r w:rsidR="00C772E1">
        <w:fldChar w:fldCharType="begin">
          <w:fldData xml:space="preserve">PEVuZE5vdGU+PENpdGU+PEF1dGhvcj5DdXJyaWU8L0F1dGhvcj48WWVhcj4yMDIxPC9ZZWFyPjxS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</w:fldData>
        </w:fldChar>
      </w:r>
      <w:r w:rsidR="00C772E1">
        <w:instrText xml:space="preserve"> ADDIN EN.CITE </w:instrText>
      </w:r>
      <w:r w:rsidR="00C772E1">
        <w:fldChar w:fldCharType="begin">
          <w:fldData xml:space="preserve">PEVuZE5vdGU+PENpdGU+PEF1dGhvcj5DdXJyaWU8L0F1dGhvcj48WWVhcj4yMDIxPC9ZZWFyPjxS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</w:fldData>
        </w:fldChar>
      </w:r>
      <w:r w:rsidR="00C772E1">
        <w:instrText xml:space="preserve"> ADDIN EN.CITE.DATA </w:instrText>
      </w:r>
      <w:r w:rsidR="00C772E1">
        <w:fldChar w:fldCharType="end"/>
      </w:r>
      <w:r w:rsidR="00C772E1">
        <w:fldChar w:fldCharType="separate"/>
      </w:r>
      <w:r w:rsidR="00C772E1" w:rsidRPr="00C772E1">
        <w:rPr>
          <w:noProof/>
          <w:vertAlign w:val="superscript"/>
        </w:rPr>
        <w:t>9</w:t>
      </w:r>
      <w:r w:rsidR="00C772E1">
        <w:fldChar w:fldCharType="end"/>
      </w:r>
      <w:r>
        <w:t xml:space="preserve">. Based on such reported events, the median incubation period is </w:t>
      </w:r>
      <w:r w:rsidR="00684FA4">
        <w:t>4</w:t>
      </w:r>
      <w:r>
        <w:t xml:space="preserve"> days (range </w:t>
      </w:r>
      <w:r w:rsidR="00684FA4">
        <w:t>1</w:t>
      </w:r>
      <w:r>
        <w:t>-</w:t>
      </w:r>
      <w:r w:rsidR="00684FA4">
        <w:t>21</w:t>
      </w:r>
      <w:r>
        <w:t xml:space="preserve"> days)</w:t>
      </w:r>
      <w:r w:rsidR="00C772E1">
        <w:fldChar w:fldCharType="begin">
          <w:fldData xml:space="preserve">PEVuZE5vdGU+PENpdGU+PEF1dGhvcj5DdXJyaWU8L0F1dGhvcj48WWVhcj4yMDIxPC9ZZWFyPjxS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</w:fldData>
        </w:fldChar>
      </w:r>
      <w:r w:rsidR="00C772E1">
        <w:instrText xml:space="preserve"> ADDIN EN.CITE </w:instrText>
      </w:r>
      <w:r w:rsidR="00C772E1">
        <w:fldChar w:fldCharType="begin">
          <w:fldData xml:space="preserve">PEVuZE5vdGU+PENpdGU+PEF1dGhvcj5DdXJyaWU8L0F1dGhvcj48WWVhcj4yMDIxPC9ZZWFyPjxS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</w:fldData>
        </w:fldChar>
      </w:r>
      <w:r w:rsidR="00C772E1">
        <w:instrText xml:space="preserve"> ADDIN EN.CITE.DATA </w:instrText>
      </w:r>
      <w:r w:rsidR="00C772E1">
        <w:fldChar w:fldCharType="end"/>
      </w:r>
      <w:r w:rsidR="00C772E1">
        <w:fldChar w:fldCharType="separate"/>
      </w:r>
      <w:r w:rsidR="00C772E1" w:rsidRPr="00C772E1">
        <w:rPr>
          <w:noProof/>
          <w:vertAlign w:val="superscript"/>
        </w:rPr>
        <w:t>9</w:t>
      </w:r>
      <w:r w:rsidR="00C772E1">
        <w:fldChar w:fldCharType="end"/>
      </w:r>
      <w:r>
        <w:t xml:space="preserve">. Serological studies suggest that most individuals exposed to </w:t>
      </w:r>
      <w:r w:rsidRPr="000E7393">
        <w:rPr>
          <w:i/>
        </w:rPr>
        <w:t>B</w:t>
      </w:r>
      <w:r w:rsidR="00C05B8E">
        <w:rPr>
          <w:i/>
        </w:rPr>
        <w:t>.</w:t>
      </w:r>
      <w:r w:rsidRPr="000E7393">
        <w:rPr>
          <w:i/>
        </w:rPr>
        <w:t xml:space="preserve"> pseudomallei</w:t>
      </w:r>
      <w:r>
        <w:t xml:space="preserve"> do not </w:t>
      </w:r>
      <w:r w:rsidR="00874800">
        <w:t>develop</w:t>
      </w:r>
      <w:r>
        <w:t xml:space="preserve"> melioidosis. Risk factors</w:t>
      </w:r>
      <w:r w:rsidR="00971D3E">
        <w:t xml:space="preserve"> for melioidosis</w:t>
      </w:r>
      <w:r>
        <w:t xml:space="preserve"> include diabetes mellitus, hazardous alcohol consumption, chronic kidney disease, and </w:t>
      </w:r>
      <w:r w:rsidR="001A1DB3">
        <w:t>various forms of immunosuppression</w:t>
      </w:r>
      <w:r w:rsidR="00C772E1">
        <w:fldChar w:fldCharType="begin">
          <w:fldData xml:space="preserve">PEVuZE5vdGU+PENpdGU+PEF1dGhvcj5DdXJyaWU8L0F1dGhvcj48WWVhcj4yMDIxPC9ZZWFyPjxS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</w:fldData>
        </w:fldChar>
      </w:r>
      <w:r w:rsidR="00C772E1">
        <w:instrText xml:space="preserve"> ADDIN EN.CITE </w:instrText>
      </w:r>
      <w:r w:rsidR="00C772E1">
        <w:fldChar w:fldCharType="begin">
          <w:fldData xml:space="preserve">PEVuZE5vdGU+PENpdGU+PEF1dGhvcj5DdXJyaWU8L0F1dGhvcj48WWVhcj4yMDIxPC9ZZWFyPjxS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</w:fldData>
        </w:fldChar>
      </w:r>
      <w:r w:rsidR="00C772E1">
        <w:instrText xml:space="preserve"> ADDIN EN.CITE.DATA </w:instrText>
      </w:r>
      <w:r w:rsidR="00C772E1">
        <w:fldChar w:fldCharType="end"/>
      </w:r>
      <w:r w:rsidR="00C772E1">
        <w:fldChar w:fldCharType="separate"/>
      </w:r>
      <w:r w:rsidR="00C772E1" w:rsidRPr="00C772E1">
        <w:rPr>
          <w:noProof/>
          <w:vertAlign w:val="superscript"/>
        </w:rPr>
        <w:t>9,15</w:t>
      </w:r>
      <w:r w:rsidR="00C772E1">
        <w:fldChar w:fldCharType="end"/>
      </w:r>
      <w:r>
        <w:t>. There is no evidence that HIV increases the risk of melioidosis.</w:t>
      </w:r>
      <w:r w:rsidR="000E7393">
        <w:t xml:space="preserve"> </w:t>
      </w:r>
    </w:p>
    <w:p w14:paraId="2BC3F005" w14:textId="784FF4CA" w:rsidR="00861BCF" w:rsidRDefault="00D118EF" w:rsidP="00BC5CC0">
      <w:r>
        <w:t>Most melioidosis cases present acutely</w:t>
      </w:r>
      <w:r w:rsidR="008A57AB">
        <w:t xml:space="preserve"> (88%), while chronic presentations (9%) and reactivation from latency (3%) are less common</w:t>
      </w:r>
      <w:r w:rsidR="00C772E1">
        <w:fldChar w:fldCharType="begin">
          <w:fldData xml:space="preserve">PEVuZE5vdGU+PENpdGU+PEF1dGhvcj5DdXJyaWU8L0F1dGhvcj48WWVhcj4yMDIxPC9ZZWFyPjxS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</w:fldData>
        </w:fldChar>
      </w:r>
      <w:r w:rsidR="00C772E1">
        <w:instrText xml:space="preserve"> ADDIN EN.CITE </w:instrText>
      </w:r>
      <w:r w:rsidR="00C772E1">
        <w:fldChar w:fldCharType="begin">
          <w:fldData xml:space="preserve">PEVuZE5vdGU+PENpdGU+PEF1dGhvcj5DdXJyaWU8L0F1dGhvcj48WWVhcj4yMDIxPC9ZZWFyPjxS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</w:fldData>
        </w:fldChar>
      </w:r>
      <w:r w:rsidR="00C772E1">
        <w:instrText xml:space="preserve"> ADDIN EN.CITE.DATA </w:instrText>
      </w:r>
      <w:r w:rsidR="00C772E1">
        <w:fldChar w:fldCharType="end"/>
      </w:r>
      <w:r w:rsidR="00C772E1">
        <w:fldChar w:fldCharType="separate"/>
      </w:r>
      <w:r w:rsidR="00C772E1" w:rsidRPr="00C772E1">
        <w:rPr>
          <w:noProof/>
          <w:vertAlign w:val="superscript"/>
        </w:rPr>
        <w:t>9</w:t>
      </w:r>
      <w:r w:rsidR="00C772E1">
        <w:fldChar w:fldCharType="end"/>
      </w:r>
      <w:r w:rsidR="008A57AB">
        <w:t>.</w:t>
      </w:r>
      <w:r w:rsidR="00DB79A4">
        <w:t xml:space="preserve"> Mortality is mainly due to severe sepsis and ranges from 10-40% depending on access to diagnostics</w:t>
      </w:r>
      <w:r w:rsidR="00874800">
        <w:t xml:space="preserve"> and treatment, including</w:t>
      </w:r>
      <w:r w:rsidR="00DB79A4">
        <w:t xml:space="preserve"> intensive care </w:t>
      </w:r>
      <w:r w:rsidR="00874800">
        <w:t>support</w:t>
      </w:r>
      <w:r w:rsidR="00C772E1">
        <w:fldChar w:fldCharType="begin">
          <w:fldData xml:space="preserve">PEVuZE5vdGU+PENpdGU+PEF1dGhvcj5MaW1tYXRodXJvdHNha3VsPC9BdXRob3I+PFllYXI+MjAx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</w:fldData>
        </w:fldChar>
      </w:r>
      <w:r w:rsidR="00C772E1">
        <w:instrText xml:space="preserve"> ADDIN EN.CITE </w:instrText>
      </w:r>
      <w:r w:rsidR="00C772E1">
        <w:fldChar w:fldCharType="begin">
          <w:fldData xml:space="preserve">PEVuZE5vdGU+PENpdGU+PEF1dGhvcj5MaW1tYXRodXJvdHNha3VsPC9BdXRob3I+PFllYXI+MjAx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</w:fldData>
        </w:fldChar>
      </w:r>
      <w:r w:rsidR="00C772E1">
        <w:instrText xml:space="preserve"> ADDIN EN.CITE.DATA </w:instrText>
      </w:r>
      <w:r w:rsidR="00C772E1">
        <w:fldChar w:fldCharType="end"/>
      </w:r>
      <w:r w:rsidR="00C772E1">
        <w:fldChar w:fldCharType="separate"/>
      </w:r>
      <w:r w:rsidR="00C772E1" w:rsidRPr="00C772E1">
        <w:rPr>
          <w:noProof/>
          <w:vertAlign w:val="superscript"/>
        </w:rPr>
        <w:t>9,16</w:t>
      </w:r>
      <w:r w:rsidR="00C772E1">
        <w:fldChar w:fldCharType="end"/>
      </w:r>
      <w:r w:rsidR="00DB79A4">
        <w:t>.</w:t>
      </w:r>
      <w:r w:rsidR="008A57AB">
        <w:t xml:space="preserve"> </w:t>
      </w:r>
      <w:r w:rsidR="00BC5CC0">
        <w:t>The most common clinic</w:t>
      </w:r>
      <w:r w:rsidR="00861BCF">
        <w:t>al manifestation is pneumonia; i</w:t>
      </w:r>
      <w:r w:rsidR="00BC5CC0">
        <w:t>maging findings are nonspecific, and may include lobar consolidation, multifocal infiltrates</w:t>
      </w:r>
      <w:r w:rsidR="00C05B8E">
        <w:t xml:space="preserve"> from haematogenous spread</w:t>
      </w:r>
      <w:r w:rsidR="00BC5CC0">
        <w:t>, cavitation (mimicking tuberculosis), and hilar and/or mediastinal lymphadenopathy. Around half of patients are bacter</w:t>
      </w:r>
      <w:r w:rsidR="000E7393">
        <w:t>a</w:t>
      </w:r>
      <w:r w:rsidR="00BC5CC0">
        <w:t>emic. Prostatic abscess is a common manifestation in men, presenting as fever with urinary retention. Other foci of infection</w:t>
      </w:r>
      <w:r w:rsidR="00861BCF">
        <w:t xml:space="preserve"> can</w:t>
      </w:r>
      <w:r w:rsidR="00BC5CC0">
        <w:t xml:space="preserve"> include abscesses of the liver, spleen or kidneys, and bone and joint infection. Skin infection </w:t>
      </w:r>
      <w:r w:rsidR="001A1DB3">
        <w:t>may be localised and chronic</w:t>
      </w:r>
      <w:r w:rsidR="00631A75">
        <w:t xml:space="preserve"> (</w:t>
      </w:r>
      <w:r w:rsidR="00AB62CF">
        <w:t xml:space="preserve">often </w:t>
      </w:r>
      <w:r w:rsidR="00631A75">
        <w:t>in immunocompetent hosts)</w:t>
      </w:r>
      <w:r w:rsidR="00BC5CC0">
        <w:t>,</w:t>
      </w:r>
      <w:r w:rsidR="001A1DB3">
        <w:t xml:space="preserve"> </w:t>
      </w:r>
      <w:r w:rsidR="00BC5CC0">
        <w:t xml:space="preserve">or multifocal resulting from haematogenous spread. Neurologic melioidosis </w:t>
      </w:r>
      <w:r w:rsidR="00076371">
        <w:t xml:space="preserve">is uncommon and </w:t>
      </w:r>
      <w:r w:rsidR="00BC5CC0">
        <w:t>can present as encephalomyelitis with cranial nerve deficits</w:t>
      </w:r>
      <w:r w:rsidR="00861BCF">
        <w:t xml:space="preserve">, </w:t>
      </w:r>
      <w:r w:rsidR="00BC5CC0">
        <w:t>brain abscess</w:t>
      </w:r>
      <w:r w:rsidR="00631A75">
        <w:t>(es)</w:t>
      </w:r>
      <w:r w:rsidR="00BC5CC0">
        <w:t>, and/or meningitis</w:t>
      </w:r>
      <w:r w:rsidR="00C772E1">
        <w:fldChar w:fldCharType="begin">
          <w:fldData xml:space="preserve">PEVuZE5vdGU+PENpdGU+PEF1dGhvcj5Hb3JhPC9BdXRob3I+PFllYXI+MjAyNDwvWWVhcj48UmVj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</w:fldData>
        </w:fldChar>
      </w:r>
      <w:r w:rsidR="00C772E1">
        <w:instrText xml:space="preserve"> ADDIN EN.CITE </w:instrText>
      </w:r>
      <w:r w:rsidR="00C772E1">
        <w:fldChar w:fldCharType="begin">
          <w:fldData xml:space="preserve">PEVuZE5vdGU+PENpdGU+PEF1dGhvcj5Hb3JhPC9BdXRob3I+PFllYXI+MjAyNDwvWWVhcj48UmVj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</w:fldData>
        </w:fldChar>
      </w:r>
      <w:r w:rsidR="00C772E1">
        <w:instrText xml:space="preserve"> ADDIN EN.CITE.DATA </w:instrText>
      </w:r>
      <w:r w:rsidR="00C772E1">
        <w:fldChar w:fldCharType="end"/>
      </w:r>
      <w:r w:rsidR="00C772E1">
        <w:fldChar w:fldCharType="separate"/>
      </w:r>
      <w:r w:rsidR="00C772E1" w:rsidRPr="00C772E1">
        <w:rPr>
          <w:noProof/>
          <w:vertAlign w:val="superscript"/>
        </w:rPr>
        <w:t>17</w:t>
      </w:r>
      <w:r w:rsidR="00C772E1">
        <w:fldChar w:fldCharType="end"/>
      </w:r>
      <w:r w:rsidR="00BC5CC0">
        <w:t>.</w:t>
      </w:r>
      <w:r w:rsidR="000E7393">
        <w:t xml:space="preserve"> </w:t>
      </w:r>
      <w:r w:rsidR="00BB7A24">
        <w:t>Cerebrospinal fluid is often culture</w:t>
      </w:r>
      <w:r w:rsidR="00336402">
        <w:t>-</w:t>
      </w:r>
      <w:r w:rsidR="00BB7A24">
        <w:t xml:space="preserve">negative, and </w:t>
      </w:r>
      <w:r w:rsidR="005D0162">
        <w:t>a presumptive</w:t>
      </w:r>
      <w:r w:rsidR="00BB7A24">
        <w:t xml:space="preserve"> diagnosis</w:t>
      </w:r>
      <w:r w:rsidR="000B3A69">
        <w:t xml:space="preserve"> </w:t>
      </w:r>
      <w:r w:rsidR="005D0162">
        <w:t>may need to</w:t>
      </w:r>
      <w:r w:rsidR="000B3A69">
        <w:t xml:space="preserve"> be made </w:t>
      </w:r>
      <w:r w:rsidR="009A1D71">
        <w:t>based on patient epidemiology, clinical and radiological features</w:t>
      </w:r>
      <w:r w:rsidR="00336402">
        <w:t>,</w:t>
      </w:r>
      <w:r w:rsidR="005D0162">
        <w:t xml:space="preserve"> and serology.</w:t>
      </w:r>
      <w:r w:rsidR="00BB7A24">
        <w:t xml:space="preserve"> </w:t>
      </w:r>
    </w:p>
    <w:p w14:paraId="08175D42" w14:textId="59EAE36A" w:rsidR="00980B58" w:rsidRPr="00C05B8E" w:rsidRDefault="00BC5CC0" w:rsidP="00BC5CC0">
      <w:r>
        <w:t>Treatment is with at least 2 weeks of intravenous ceftazidime or meropenem, followed by at least 3 months of</w:t>
      </w:r>
      <w:r w:rsidR="001779CD">
        <w:t xml:space="preserve"> oral</w:t>
      </w:r>
      <w:r>
        <w:t xml:space="preserve"> trimethoprim-sulfamethoxazole</w:t>
      </w:r>
      <w:r w:rsidR="00C772E1">
        <w:fldChar w:fldCharType="begin">
          <w:fldData xml:space="preserve">PEVuZE5vdGU+PENpdGU+PEF1dGhvcj5TdWxsaXZhbjwvQXV0aG9yPjxZZWFyPjIwMjA8L1llYXI+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</w:fldData>
        </w:fldChar>
      </w:r>
      <w:r w:rsidR="00A13807">
        <w:instrText xml:space="preserve"> ADDIN EN.CITE </w:instrText>
      </w:r>
      <w:r w:rsidR="00A13807">
        <w:fldChar w:fldCharType="begin">
          <w:fldData xml:space="preserve">PEVuZE5vdGU+PENpdGU+PEF1dGhvcj5TdWxsaXZhbjwvQXV0aG9yPjxZZWFyPjIwMjA8L1llYXI+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</w:fldData>
        </w:fldChar>
      </w:r>
      <w:r w:rsidR="00A13807">
        <w:instrText xml:space="preserve"> ADDIN EN.CITE.DATA </w:instrText>
      </w:r>
      <w:r w:rsidR="00A13807">
        <w:fldChar w:fldCharType="end"/>
      </w:r>
      <w:r w:rsidR="00C772E1">
        <w:fldChar w:fldCharType="separate"/>
      </w:r>
      <w:r w:rsidR="00A13807" w:rsidRPr="00A13807">
        <w:rPr>
          <w:noProof/>
          <w:vertAlign w:val="superscript"/>
        </w:rPr>
        <w:t>18</w:t>
      </w:r>
      <w:r w:rsidR="00C772E1">
        <w:fldChar w:fldCharType="end"/>
      </w:r>
      <w:r>
        <w:t>. Doxycycline and amox</w:t>
      </w:r>
      <w:r w:rsidR="00992381">
        <w:t>i</w:t>
      </w:r>
      <w:r>
        <w:t>cillin-clavulanate are second line oral treatment options. Resistance to the agents used to treat melioidosis is rare, but can develop during treatment in those with cystic fibrosis or severe bronchiectasis, or those with a particularly high organism burden</w:t>
      </w:r>
      <w:r w:rsidR="00C772E1">
        <w:fldChar w:fldCharType="begin">
          <w:fldData xml:space="preserve">PEVuZE5vdGU+PENpdGU+PEF1dGhvcj5NYWRkZW48L0F1dGhvcj48WWVhcj4yMDIxPC9ZZWFyPjxS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</w:fldData>
        </w:fldChar>
      </w:r>
      <w:r w:rsidR="00A13807">
        <w:instrText xml:space="preserve"> ADDIN EN.CITE </w:instrText>
      </w:r>
      <w:r w:rsidR="00A13807">
        <w:fldChar w:fldCharType="begin">
          <w:fldData xml:space="preserve">PEVuZE5vdGU+PENpdGU+PEF1dGhvcj5NYWRkZW48L0F1dGhvcj48WWVhcj4yMDIxPC9ZZWFyPjxS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</w:fldData>
        </w:fldChar>
      </w:r>
      <w:r w:rsidR="00A13807">
        <w:instrText xml:space="preserve"> ADDIN EN.CITE.DATA </w:instrText>
      </w:r>
      <w:r w:rsidR="00A13807">
        <w:fldChar w:fldCharType="end"/>
      </w:r>
      <w:r w:rsidR="00C772E1">
        <w:fldChar w:fldCharType="separate"/>
      </w:r>
      <w:r w:rsidR="00A13807" w:rsidRPr="00A13807">
        <w:rPr>
          <w:noProof/>
          <w:vertAlign w:val="superscript"/>
        </w:rPr>
        <w:t>19</w:t>
      </w:r>
      <w:r w:rsidR="00C772E1">
        <w:fldChar w:fldCharType="end"/>
      </w:r>
      <w:r>
        <w:t>.</w:t>
      </w:r>
      <w:r w:rsidR="00C05B8E">
        <w:t xml:space="preserve"> Clinical breakpoints for </w:t>
      </w:r>
      <w:r w:rsidR="00C05B8E">
        <w:rPr>
          <w:i/>
          <w:iCs/>
        </w:rPr>
        <w:t>B. pseudomallei</w:t>
      </w:r>
      <w:r w:rsidR="00C05B8E">
        <w:t xml:space="preserve"> have been published by both CLSI and EUCAST</w:t>
      </w:r>
      <w:r w:rsidR="00C772E1">
        <w:fldChar w:fldCharType="begin">
          <w:fldData xml:space="preserve">PEVuZE5vdGU+PENpdGU+PEF1dGhvcj5DbGluaWNhbCBhbmQgTGFib3JhdG9yeSBTdGFuZGFyZHMg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</w:fldData>
        </w:fldChar>
      </w:r>
      <w:r w:rsidR="00A13807">
        <w:instrText xml:space="preserve"> ADDIN EN.CITE </w:instrText>
      </w:r>
      <w:r w:rsidR="00A13807">
        <w:fldChar w:fldCharType="begin">
          <w:fldData xml:space="preserve">PEVuZE5vdGU+PENpdGU+PEF1dGhvcj5DbGluaWNhbCBhbmQgTGFib3JhdG9yeSBTdGFuZGFyZHMg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</w:fldData>
        </w:fldChar>
      </w:r>
      <w:r w:rsidR="00A13807">
        <w:instrText xml:space="preserve"> ADDIN EN.CITE.DATA </w:instrText>
      </w:r>
      <w:r w:rsidR="00A13807">
        <w:fldChar w:fldCharType="end"/>
      </w:r>
      <w:r w:rsidR="00C772E1">
        <w:fldChar w:fldCharType="separate"/>
      </w:r>
      <w:r w:rsidR="00A13807" w:rsidRPr="00A13807">
        <w:rPr>
          <w:noProof/>
          <w:vertAlign w:val="superscript"/>
        </w:rPr>
        <w:t>20,21</w:t>
      </w:r>
      <w:r w:rsidR="00C772E1">
        <w:fldChar w:fldCharType="end"/>
      </w:r>
      <w:r w:rsidR="00C05B8E">
        <w:t>.</w:t>
      </w:r>
      <w:r w:rsidR="00811235">
        <w:t xml:space="preserve"> It is recommended to test susceptibility to ceftazidime, meropenem or imipenem, trimethoprim-sulfamethoxazole, doxycycline, and amox</w:t>
      </w:r>
      <w:r w:rsidR="00992381">
        <w:t>i</w:t>
      </w:r>
      <w:r w:rsidR="00811235">
        <w:t>cillin-clavulanate.</w:t>
      </w:r>
    </w:p>
    <w:p w14:paraId="633430B6" w14:textId="0461EEC7" w:rsidR="00F62BFF" w:rsidRDefault="00A432D2" w:rsidP="00F62BFF">
      <w:pPr>
        <w:pStyle w:val="Heading1"/>
      </w:pPr>
      <w:r>
        <w:t>Laboratory diagnosis</w:t>
      </w:r>
      <w:bookmarkStart w:id="2" w:name="_Hlk125031091"/>
    </w:p>
    <w:bookmarkEnd w:id="2"/>
    <w:p w14:paraId="7734C37A" w14:textId="049DC753" w:rsidR="00E71D87" w:rsidRDefault="00BC5CC0" w:rsidP="00C000BA">
      <w:pPr>
        <w:pStyle w:val="Heading2"/>
      </w:pPr>
      <w:r>
        <w:t>Culture</w:t>
      </w:r>
    </w:p>
    <w:p w14:paraId="5DEA523B" w14:textId="5E505A4D" w:rsidR="001D515B" w:rsidRPr="00403F30" w:rsidRDefault="009C56AE" w:rsidP="00A53F74">
      <w:r w:rsidRPr="25479AAA">
        <w:rPr>
          <w:i/>
          <w:iCs/>
        </w:rPr>
        <w:t>B. pseudomallei</w:t>
      </w:r>
      <w:r>
        <w:t xml:space="preserve"> grows well on standard media including horse or sheep blood agar and chocolate agar at 35-37ºC in air. It may be overgrown by commensal organisms in specimens from nonsterile sites. It will grow on MacConkey agar, however preferred selective media include Ashdown’s agar (which contains gentamicin and crystal violet), </w:t>
      </w:r>
      <w:r w:rsidRPr="25479AAA">
        <w:rPr>
          <w:i/>
          <w:iCs/>
        </w:rPr>
        <w:t xml:space="preserve">Burkholderia cepacia </w:t>
      </w:r>
      <w:r>
        <w:t>selective medium (which contains polymyxin B, gentamicin, vancomycin, and crystal violet), and Ashdown’s broth (which contains colistin and crystal violet).</w:t>
      </w:r>
      <w:r w:rsidR="00403F30">
        <w:t xml:space="preserve"> Gentamicin-</w:t>
      </w:r>
      <w:r w:rsidR="3D09C4B2">
        <w:t>susceptible</w:t>
      </w:r>
      <w:r w:rsidR="00403F30">
        <w:t xml:space="preserve"> </w:t>
      </w:r>
      <w:r w:rsidR="00403F30" w:rsidRPr="25479AAA">
        <w:rPr>
          <w:i/>
          <w:iCs/>
        </w:rPr>
        <w:t>B. pseudomallei</w:t>
      </w:r>
      <w:r w:rsidR="00403F30">
        <w:t xml:space="preserve"> (</w:t>
      </w:r>
      <w:r w:rsidR="00EF6658">
        <w:t>currently only known to be present in parts of Malaysia) will not grow on Ashdown’s agar.</w:t>
      </w:r>
      <w:r w:rsidR="000F1752">
        <w:t xml:space="preserve"> </w:t>
      </w:r>
      <w:r w:rsidR="001D515B" w:rsidRPr="25479AAA">
        <w:rPr>
          <w:i/>
          <w:iCs/>
        </w:rPr>
        <w:t>B. cepacia</w:t>
      </w:r>
      <w:r w:rsidR="001D515B">
        <w:t xml:space="preserve"> selective agar is used in some centres as an alternative selective medium for </w:t>
      </w:r>
      <w:r w:rsidR="001D515B" w:rsidRPr="25479AAA">
        <w:rPr>
          <w:i/>
          <w:iCs/>
        </w:rPr>
        <w:t>B. pseudomallei</w:t>
      </w:r>
      <w:r w:rsidR="001D515B">
        <w:t xml:space="preserve">, though it will not inhibit </w:t>
      </w:r>
      <w:r w:rsidR="001D515B" w:rsidRPr="25479AAA">
        <w:rPr>
          <w:i/>
          <w:iCs/>
        </w:rPr>
        <w:t xml:space="preserve">B. cepacia </w:t>
      </w:r>
      <w:r w:rsidR="001D515B">
        <w:t xml:space="preserve">complex which may be difficult to distinguish from </w:t>
      </w:r>
      <w:r w:rsidR="001D515B" w:rsidRPr="25479AAA">
        <w:rPr>
          <w:i/>
          <w:iCs/>
        </w:rPr>
        <w:t>B. pseudomallei</w:t>
      </w:r>
      <w:r w:rsidR="001D515B">
        <w:t xml:space="preserve">. </w:t>
      </w:r>
    </w:p>
    <w:p w14:paraId="238C69B0" w14:textId="77777777" w:rsidR="00E71D87" w:rsidRDefault="00E71D87" w:rsidP="00C000BA">
      <w:pPr>
        <w:pStyle w:val="Heading3"/>
      </w:pPr>
      <w:r>
        <w:t>Suitable specimen types</w:t>
      </w:r>
    </w:p>
    <w:p w14:paraId="545F2BC3" w14:textId="602367C7" w:rsidR="00C40DE1" w:rsidRDefault="00BC5CC0" w:rsidP="00A53F74">
      <w:r>
        <w:t>Patients with suspected melioidosis should have blood cultures, urine, and sputum collected for culture. Depending on the presentation</w:t>
      </w:r>
      <w:r w:rsidR="0008487C">
        <w:t xml:space="preserve">, </w:t>
      </w:r>
      <w:r w:rsidR="009266C5">
        <w:t xml:space="preserve">tissue, </w:t>
      </w:r>
      <w:r w:rsidR="0008487C">
        <w:t xml:space="preserve">skin swabs, pus, and fluids from normally sterile sites should also be collected. </w:t>
      </w:r>
      <w:r w:rsidR="0021407F">
        <w:t>A t</w:t>
      </w:r>
      <w:r w:rsidR="0008487C">
        <w:t>hroat swab</w:t>
      </w:r>
      <w:r w:rsidR="00631A75">
        <w:t xml:space="preserve"> placed directly into Ashdown’s broth</w:t>
      </w:r>
      <w:r w:rsidR="0008487C">
        <w:t xml:space="preserve"> can be helpful in those unable to produce a sputum specimen.</w:t>
      </w:r>
      <w:r w:rsidR="009266C5">
        <w:t xml:space="preserve"> </w:t>
      </w:r>
      <w:r w:rsidR="009266C5" w:rsidRPr="009266C5">
        <w:t xml:space="preserve">The numbers of </w:t>
      </w:r>
      <w:r w:rsidR="009266C5" w:rsidRPr="009E5735">
        <w:rPr>
          <w:i/>
          <w:iCs/>
        </w:rPr>
        <w:t xml:space="preserve">B. pseudomallei </w:t>
      </w:r>
      <w:r w:rsidR="009266C5" w:rsidRPr="009266C5">
        <w:t xml:space="preserve">colony-forming units </w:t>
      </w:r>
      <w:r w:rsidR="00BC05BB">
        <w:t>can be</w:t>
      </w:r>
      <w:r w:rsidR="009266C5" w:rsidRPr="009266C5">
        <w:t xml:space="preserve"> low in tissue and exudate specimens</w:t>
      </w:r>
      <w:r w:rsidR="009266C5">
        <w:t xml:space="preserve"> and </w:t>
      </w:r>
      <w:r w:rsidR="009266C5" w:rsidRPr="009266C5">
        <w:t xml:space="preserve">thus easily lost among heavy growth of commensal bacterial flora. </w:t>
      </w:r>
    </w:p>
    <w:p w14:paraId="5CBF472C" w14:textId="6B8F5A13" w:rsidR="00E71D87" w:rsidRDefault="009266C5" w:rsidP="00A53F74">
      <w:r w:rsidRPr="009266C5">
        <w:t xml:space="preserve">In addition, when a potential environmental source has been identified it may be necessary </w:t>
      </w:r>
      <w:r>
        <w:t xml:space="preserve">for a reference laboratory </w:t>
      </w:r>
      <w:r w:rsidRPr="009266C5">
        <w:t>to attempt culture of soil or water specimens.</w:t>
      </w:r>
      <w:r>
        <w:t xml:space="preserve"> </w:t>
      </w:r>
      <w:r w:rsidR="007930D3">
        <w:t xml:space="preserve">Detailed guidelines for </w:t>
      </w:r>
      <w:r w:rsidR="00943594">
        <w:t xml:space="preserve">isolation of </w:t>
      </w:r>
      <w:r w:rsidR="00943594">
        <w:rPr>
          <w:i/>
          <w:iCs/>
        </w:rPr>
        <w:t xml:space="preserve">B. </w:t>
      </w:r>
      <w:r w:rsidR="00943594" w:rsidRPr="00943594">
        <w:rPr>
          <w:i/>
          <w:iCs/>
        </w:rPr>
        <w:t>pseudomallei</w:t>
      </w:r>
      <w:r w:rsidR="00943594">
        <w:rPr>
          <w:i/>
          <w:iCs/>
        </w:rPr>
        <w:t xml:space="preserve"> </w:t>
      </w:r>
      <w:r w:rsidR="00943594">
        <w:t xml:space="preserve">from soil and water samples have been </w:t>
      </w:r>
      <w:r w:rsidR="007A6C5B">
        <w:t>published</w:t>
      </w:r>
      <w:r w:rsidR="00C772E1">
        <w:fldChar w:fldCharType="begin">
          <w:fldData xml:space="preserve">PEVuZE5vdGU+PENpdGU+PEF1dGhvcj5MaW1tYXRodXJvdHNha3VsPC9BdXRob3I+PFllYXI+MjAx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==
</w:fldData>
        </w:fldChar>
      </w:r>
      <w:r w:rsidR="00A13807">
        <w:instrText xml:space="preserve"> ADDIN EN.CITE </w:instrText>
      </w:r>
      <w:r w:rsidR="00A13807">
        <w:fldChar w:fldCharType="begin">
          <w:fldData xml:space="preserve">PEVuZE5vdGU+PENpdGU+PEF1dGhvcj5MaW1tYXRodXJvdHNha3VsPC9BdXRob3I+PFllYXI+MjAx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==
</w:fldData>
        </w:fldChar>
      </w:r>
      <w:r w:rsidR="00A13807">
        <w:instrText xml:space="preserve"> ADDIN EN.CITE.DATA </w:instrText>
      </w:r>
      <w:r w:rsidR="00A13807">
        <w:fldChar w:fldCharType="end"/>
      </w:r>
      <w:r w:rsidR="00C772E1">
        <w:fldChar w:fldCharType="separate"/>
      </w:r>
      <w:r w:rsidR="00A13807" w:rsidRPr="00A13807">
        <w:rPr>
          <w:noProof/>
          <w:vertAlign w:val="superscript"/>
        </w:rPr>
        <w:t>22</w:t>
      </w:r>
      <w:r w:rsidR="00C772E1">
        <w:fldChar w:fldCharType="end"/>
      </w:r>
      <w:r w:rsidR="007A6C5B">
        <w:t>.</w:t>
      </w:r>
      <w:r w:rsidR="00C457EE">
        <w:t xml:space="preserve"> </w:t>
      </w:r>
      <w:r w:rsidR="00A85FE6">
        <w:t xml:space="preserve">Culture of soil involves an initial </w:t>
      </w:r>
      <w:r w:rsidR="0041582C">
        <w:t xml:space="preserve">extraction step with addition of a solution, mixing, and sampling of the supernatant which is then inoculated onto Ashdown’s medium and incubated for 7 days. </w:t>
      </w:r>
      <w:r w:rsidR="00D4387D">
        <w:t xml:space="preserve">For water samples, bacterial concentration </w:t>
      </w:r>
      <w:r w:rsidR="003D6696">
        <w:t>can be achieved by filtration</w:t>
      </w:r>
      <w:r w:rsidR="006D30D7">
        <w:t xml:space="preserve">; the filter is then incubated in </w:t>
      </w:r>
      <w:r w:rsidR="0087563C">
        <w:t>an enrichment broth and subcultured onto Ashdown’s agar</w:t>
      </w:r>
      <w:r w:rsidR="00AC44EB">
        <w:t xml:space="preserve">. </w:t>
      </w:r>
    </w:p>
    <w:p w14:paraId="2FD5E47A" w14:textId="43E927CD" w:rsidR="00AE5C18" w:rsidRDefault="00AE5C18" w:rsidP="00AE5C18">
      <w:pPr>
        <w:pStyle w:val="Heading3"/>
      </w:pPr>
      <w:r>
        <w:t>Specimen collection and handling</w:t>
      </w:r>
    </w:p>
    <w:p w14:paraId="3BAAED99" w14:textId="50762160" w:rsidR="00AE5C18" w:rsidRDefault="00484D15" w:rsidP="00AE5C18">
      <w:r>
        <w:t>Specimens should be kept cool and transported to the laboratory as soon as possible after collection.</w:t>
      </w:r>
    </w:p>
    <w:p w14:paraId="5DA52FCA" w14:textId="4ABE806A" w:rsidR="0033790C" w:rsidRPr="0033790C" w:rsidRDefault="00E71D87" w:rsidP="0033790C">
      <w:pPr>
        <w:pStyle w:val="Heading3"/>
      </w:pPr>
      <w:r>
        <w:t>Test sensitivity</w:t>
      </w:r>
    </w:p>
    <w:p w14:paraId="59E3968F" w14:textId="6E1EAA03" w:rsidR="00E71D87" w:rsidRDefault="00811235" w:rsidP="00A53F74">
      <w:r>
        <w:t>The s</w:t>
      </w:r>
      <w:r w:rsidR="00047E4F">
        <w:t xml:space="preserve">ensitivity of </w:t>
      </w:r>
      <w:r w:rsidR="00047E4F">
        <w:rPr>
          <w:i/>
        </w:rPr>
        <w:t>B. pseudomallei</w:t>
      </w:r>
      <w:r w:rsidR="00047E4F">
        <w:t xml:space="preserve"> culture</w:t>
      </w:r>
      <w:r w:rsidR="00F87DCC">
        <w:t xml:space="preserve"> d</w:t>
      </w:r>
      <w:r w:rsidR="009F18F4">
        <w:t>epends on clinical presentation, or</w:t>
      </w:r>
      <w:r w:rsidR="007F2761">
        <w:t xml:space="preserve">ganism burden, and the type, </w:t>
      </w:r>
      <w:r w:rsidR="009F18F4">
        <w:t>quality</w:t>
      </w:r>
      <w:r w:rsidR="007F2761">
        <w:t xml:space="preserve"> and number</w:t>
      </w:r>
      <w:r w:rsidR="009F18F4">
        <w:t xml:space="preserve"> of clinical specimens</w:t>
      </w:r>
      <w:r w:rsidR="007F2761">
        <w:t xml:space="preserve"> collected for culture</w:t>
      </w:r>
      <w:r w:rsidR="009F18F4">
        <w:t>.</w:t>
      </w:r>
      <w:r w:rsidR="007F2761">
        <w:t xml:space="preserve"> </w:t>
      </w:r>
      <w:r w:rsidR="008A501A">
        <w:t xml:space="preserve">Body fluids and urine should be centrifuged and the pellet cultured. </w:t>
      </w:r>
      <w:r w:rsidR="0033790C" w:rsidRPr="00E07ED8">
        <w:t xml:space="preserve">Some centres find an improved isolation rate of </w:t>
      </w:r>
      <w:r w:rsidR="0033790C" w:rsidRPr="000628EA">
        <w:rPr>
          <w:i/>
          <w:iCs/>
        </w:rPr>
        <w:t>B. pseudomallei</w:t>
      </w:r>
      <w:r w:rsidR="0033790C" w:rsidRPr="00E07ED8">
        <w:t xml:space="preserve"> from non-sterile sites by using a preliminary incubation step in Ashdown’s broth medium.</w:t>
      </w:r>
    </w:p>
    <w:p w14:paraId="180BA700" w14:textId="77777777" w:rsidR="001160A7" w:rsidRDefault="007F2761" w:rsidP="001160A7">
      <w:r>
        <w:t xml:space="preserve">The diagnosis can be missed if the organism is misidentified as another </w:t>
      </w:r>
      <w:r>
        <w:rPr>
          <w:i/>
        </w:rPr>
        <w:t>Burkholderia</w:t>
      </w:r>
      <w:r>
        <w:t xml:space="preserve"> sp.</w:t>
      </w:r>
    </w:p>
    <w:p w14:paraId="0B13DD9E" w14:textId="1B049428" w:rsidR="00E71D87" w:rsidRDefault="00E71D87" w:rsidP="00BD2D68">
      <w:pPr>
        <w:pStyle w:val="Heading3"/>
      </w:pPr>
      <w:r w:rsidRPr="008F3ACE">
        <w:t>Test specificity</w:t>
      </w:r>
    </w:p>
    <w:p w14:paraId="1429BEEF" w14:textId="7573E6ED" w:rsidR="00E71D87" w:rsidRPr="004F61C6" w:rsidRDefault="007F2761" w:rsidP="00A53F74">
      <w:r>
        <w:t xml:space="preserve">Isolation of the organism from any site is diagnostic of melioidosis. </w:t>
      </w:r>
      <w:r w:rsidR="00C05B8E">
        <w:t>Organism</w:t>
      </w:r>
      <w:r w:rsidR="008871C2">
        <w:t xml:space="preserve"> identification by any method should be corroborated with colonial morphology, Gram stain, bench biochemical testing</w:t>
      </w:r>
      <w:r w:rsidR="00811235">
        <w:t>,</w:t>
      </w:r>
      <w:r w:rsidR="008871C2">
        <w:t xml:space="preserve"> the antimicrobial susceptibility pattern, and patient clinical and epidemiological features.</w:t>
      </w:r>
      <w:r w:rsidR="00C64D97">
        <w:t xml:space="preserve"> </w:t>
      </w:r>
      <w:r w:rsidR="00811235">
        <w:t>See ‘Suitable test acceptance criteria’ below.</w:t>
      </w:r>
    </w:p>
    <w:p w14:paraId="208E83B5" w14:textId="77777777" w:rsidR="00E71D87" w:rsidRDefault="00E71D87" w:rsidP="00495BE0">
      <w:pPr>
        <w:pStyle w:val="Heading3"/>
      </w:pPr>
      <w:r>
        <w:t>Predictive values</w:t>
      </w:r>
    </w:p>
    <w:p w14:paraId="165F8907" w14:textId="1E466E37" w:rsidR="00E71D87" w:rsidRDefault="00634017" w:rsidP="00A53F74">
      <w:r>
        <w:t>A negative culture does not exclude the diagnosis of melioidosis.</w:t>
      </w:r>
    </w:p>
    <w:p w14:paraId="66B259EF" w14:textId="58EA12C2" w:rsidR="00495BE0" w:rsidRDefault="00495BE0" w:rsidP="00495BE0">
      <w:pPr>
        <w:pStyle w:val="Heading3"/>
      </w:pPr>
      <w:r>
        <w:t>Suitable test acceptance criteria</w:t>
      </w:r>
    </w:p>
    <w:p w14:paraId="5EC9F8CF" w14:textId="4476BE4E" w:rsidR="00530200" w:rsidRDefault="0035504C" w:rsidP="0035504C">
      <w:r w:rsidRPr="0035504C">
        <w:rPr>
          <w:i/>
        </w:rPr>
        <w:t xml:space="preserve">B. pseudomallei </w:t>
      </w:r>
      <w:r w:rsidRPr="0035504C">
        <w:t>is a motile, Gram</w:t>
      </w:r>
      <w:r w:rsidR="00544626">
        <w:t>-</w:t>
      </w:r>
      <w:r w:rsidRPr="0035504C">
        <w:t>negative bacillus which may have bipolar staining with Gram stain. It is oxidase positive</w:t>
      </w:r>
      <w:r w:rsidR="009C56AE">
        <w:t xml:space="preserve"> and indole negative</w:t>
      </w:r>
      <w:r w:rsidRPr="0035504C">
        <w:t xml:space="preserve">. Colonies may not be apparent until 48 hours of incubation, and initially appear creamy with a metallic sheen, subsequently becoming dry and wrinkly. On Ashdown’s medium the colonies have a purple colour. </w:t>
      </w:r>
      <w:r w:rsidR="008A501A">
        <w:t>The antimicrobial susceptibility pattern is a helpful adjunct for identification</w:t>
      </w:r>
      <w:r w:rsidR="00C772E1">
        <w:fldChar w:fldCharType="begin">
          <w:fldData xml:space="preserve">PEVuZE5vdGU+PENpdGU+PEF1dGhvcj5UcmluaDwvQXV0aG9yPjxZZWFyPjIwMTg8L1llYXI+PFJl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wYWdlcz44NCBlMS04NCBlNDwvcGFnZXM+PHZvbHVtZT4yNDwv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</w:fldData>
        </w:fldChar>
      </w:r>
      <w:r w:rsidR="00A13807">
        <w:instrText xml:space="preserve"> ADDIN EN.CITE </w:instrText>
      </w:r>
      <w:r w:rsidR="00A13807">
        <w:fldChar w:fldCharType="begin">
          <w:fldData xml:space="preserve">PEVuZE5vdGU+PENpdGU+PEF1dGhvcj5UcmluaDwvQXV0aG9yPjxZZWFyPjIwMTg8L1llYXI+PFJl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wYWdlcz44NCBlMS04NCBlNDwvcGFnZXM+PHZvbHVtZT4yNDwv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</w:fldData>
        </w:fldChar>
      </w:r>
      <w:r w:rsidR="00A13807">
        <w:instrText xml:space="preserve"> ADDIN EN.CITE.DATA </w:instrText>
      </w:r>
      <w:r w:rsidR="00A13807">
        <w:fldChar w:fldCharType="end"/>
      </w:r>
      <w:r w:rsidR="00C772E1">
        <w:fldChar w:fldCharType="separate"/>
      </w:r>
      <w:r w:rsidR="00A13807" w:rsidRPr="00A13807">
        <w:rPr>
          <w:noProof/>
          <w:vertAlign w:val="superscript"/>
        </w:rPr>
        <w:t>23</w:t>
      </w:r>
      <w:r w:rsidR="00C772E1">
        <w:fldChar w:fldCharType="end"/>
      </w:r>
      <w:r w:rsidR="008A501A">
        <w:t xml:space="preserve">; </w:t>
      </w:r>
      <w:r w:rsidR="00EB1555">
        <w:rPr>
          <w:i/>
        </w:rPr>
        <w:t>B. pseudomallei</w:t>
      </w:r>
      <w:r w:rsidR="00EB1555">
        <w:t xml:space="preserve"> is typically susceptible to amoxycillin-clavulanate, resistant to gentamicin (with the exception of isolates from parts of Malaysia which are gentamicin susceptible</w:t>
      </w:r>
      <w:r w:rsidR="00C772E1">
        <w:fldChar w:fldCharType="begin">
          <w:fldData xml:space="preserve">PEVuZE5vdGU+PENpdGU+PEF1dGhvcj5Qb2RpbjwvQXV0aG9yPjxZZWFyPjIwMTQ8L1llYXI+PFJl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</w:fldData>
        </w:fldChar>
      </w:r>
      <w:r w:rsidR="00A13807">
        <w:instrText xml:space="preserve"> ADDIN EN.CITE </w:instrText>
      </w:r>
      <w:r w:rsidR="00A13807">
        <w:fldChar w:fldCharType="begin">
          <w:fldData xml:space="preserve">PEVuZE5vdGU+PENpdGU+PEF1dGhvcj5Qb2RpbjwvQXV0aG9yPjxZZWFyPjIwMTQ8L1llYXI+PFJl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</w:fldData>
        </w:fldChar>
      </w:r>
      <w:r w:rsidR="00A13807">
        <w:instrText xml:space="preserve"> ADDIN EN.CITE.DATA </w:instrText>
      </w:r>
      <w:r w:rsidR="00A13807">
        <w:fldChar w:fldCharType="end"/>
      </w:r>
      <w:r w:rsidR="00C772E1">
        <w:fldChar w:fldCharType="separate"/>
      </w:r>
      <w:r w:rsidR="00A13807" w:rsidRPr="00A13807">
        <w:rPr>
          <w:noProof/>
          <w:vertAlign w:val="superscript"/>
        </w:rPr>
        <w:t>24</w:t>
      </w:r>
      <w:r w:rsidR="00C772E1">
        <w:fldChar w:fldCharType="end"/>
      </w:r>
      <w:r w:rsidR="00EB1555">
        <w:t>), and resistant to colistin.</w:t>
      </w:r>
    </w:p>
    <w:p w14:paraId="5A813023" w14:textId="58A968EF" w:rsidR="00C05B8E" w:rsidRDefault="00EB1555" w:rsidP="002124D4">
      <w:r>
        <w:t xml:space="preserve">Misidentifications (particularly as </w:t>
      </w:r>
      <w:r>
        <w:rPr>
          <w:i/>
        </w:rPr>
        <w:t>Burkholderia cepacia</w:t>
      </w:r>
      <w:r>
        <w:t xml:space="preserve"> complex) using biochemical systems such as the Vitek</w:t>
      </w:r>
      <w:r w:rsidR="002C4607" w:rsidRPr="002C4607">
        <w:rPr>
          <w:vertAlign w:val="superscript"/>
        </w:rPr>
        <w:t>®</w:t>
      </w:r>
      <w:r>
        <w:t xml:space="preserve"> 2 GN</w:t>
      </w:r>
      <w:r w:rsidR="002C4607">
        <w:t xml:space="preserve"> ID (bioM</w:t>
      </w:r>
      <w:r w:rsidR="002C4607" w:rsidRPr="002C4607">
        <w:rPr>
          <w:lang w:val="en-GB"/>
        </w:rPr>
        <w:t>é</w:t>
      </w:r>
      <w:r w:rsidR="002C4607">
        <w:t>rieux)</w:t>
      </w:r>
      <w:r>
        <w:t xml:space="preserve"> card</w:t>
      </w:r>
      <w:r w:rsidR="0033521F">
        <w:t xml:space="preserve"> or </w:t>
      </w:r>
      <w:r w:rsidR="0033521F" w:rsidRPr="0033521F">
        <w:rPr>
          <w:lang w:val="en-GB"/>
        </w:rPr>
        <w:t>API</w:t>
      </w:r>
      <w:r w:rsidR="0033521F" w:rsidRPr="0033521F">
        <w:rPr>
          <w:vertAlign w:val="superscript"/>
          <w:lang w:val="en-GB"/>
        </w:rPr>
        <w:t>®</w:t>
      </w:r>
      <w:r w:rsidR="0033521F" w:rsidRPr="0033521F">
        <w:rPr>
          <w:lang w:val="en-GB"/>
        </w:rPr>
        <w:t xml:space="preserve"> 20 NE (bioMérieux)</w:t>
      </w:r>
      <w:r w:rsidR="002C4607">
        <w:t xml:space="preserve"> </w:t>
      </w:r>
      <w:r>
        <w:t>are common</w:t>
      </w:r>
      <w:r w:rsidR="00C772E1">
        <w:fldChar w:fldCharType="begin">
          <w:fldData xml:space="preserve">PEVuZE5vdGU+PENpdGU+PEF1dGhvcj5Mb3dlPC9BdXRob3I+PFllYXI+MjAwNjwvWWVhcj48UmVj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=
</w:fldData>
        </w:fldChar>
      </w:r>
      <w:r w:rsidR="00A13807">
        <w:instrText xml:space="preserve"> ADDIN EN.CITE </w:instrText>
      </w:r>
      <w:r w:rsidR="00A13807">
        <w:fldChar w:fldCharType="begin">
          <w:fldData xml:space="preserve">PEVuZE5vdGU+PENpdGU+PEF1dGhvcj5Mb3dlPC9BdXRob3I+PFllYXI+MjAwNjwvWWVhcj48UmVj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=
</w:fldData>
        </w:fldChar>
      </w:r>
      <w:r w:rsidR="00A13807">
        <w:instrText xml:space="preserve"> ADDIN EN.CITE.DATA </w:instrText>
      </w:r>
      <w:r w:rsidR="00A13807">
        <w:fldChar w:fldCharType="end"/>
      </w:r>
      <w:r w:rsidR="00C772E1">
        <w:fldChar w:fldCharType="separate"/>
      </w:r>
      <w:r w:rsidR="00A13807" w:rsidRPr="00A13807">
        <w:rPr>
          <w:noProof/>
          <w:vertAlign w:val="superscript"/>
        </w:rPr>
        <w:t>25,26</w:t>
      </w:r>
      <w:r w:rsidR="00C772E1">
        <w:fldChar w:fldCharType="end"/>
      </w:r>
      <w:r>
        <w:t xml:space="preserve">. </w:t>
      </w:r>
      <w:r>
        <w:rPr>
          <w:i/>
        </w:rPr>
        <w:t>B. pseudomallei</w:t>
      </w:r>
      <w:r>
        <w:t xml:space="preserve"> can be identified using </w:t>
      </w:r>
      <w:r w:rsidR="002C4607">
        <w:t>matrix-assisted laser desorption ionisation time-of-flight mass spectrometry (MALDI-TOF MS)</w:t>
      </w:r>
      <w:r w:rsidR="002124D4">
        <w:t xml:space="preserve"> provided the organism is included in the database used. </w:t>
      </w:r>
      <w:r w:rsidR="002124D4">
        <w:rPr>
          <w:i/>
        </w:rPr>
        <w:t>B. pseudomallei</w:t>
      </w:r>
      <w:r w:rsidR="002124D4">
        <w:t xml:space="preserve"> has been added to version 3.3 of the </w:t>
      </w:r>
      <w:r w:rsidR="0033521F" w:rsidRPr="0033521F">
        <w:rPr>
          <w:lang w:val="en-GB"/>
        </w:rPr>
        <w:t>bioMérieux</w:t>
      </w:r>
      <w:r w:rsidR="0033521F">
        <w:t xml:space="preserve"> </w:t>
      </w:r>
      <w:r>
        <w:t>Vitek MS</w:t>
      </w:r>
      <w:r w:rsidR="002124D4">
        <w:t xml:space="preserve"> </w:t>
      </w:r>
      <w:r w:rsidR="002124D4">
        <w:rPr>
          <w:i/>
        </w:rPr>
        <w:t>in vitro</w:t>
      </w:r>
      <w:r w:rsidR="002124D4">
        <w:t xml:space="preserve"> diagnostic (IVD) database</w:t>
      </w:r>
      <w:r w:rsidR="00C772E1">
        <w:fldChar w:fldCharType="begin">
          <w:fldData xml:space="preserve">PEVuZE5vdGU+PENpdGU+PEF1dGhvcj5DYW1wYmVsbDwvQXV0aG9yPjxZZWFyPjIwMjQ8L1llYXI+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</w:fldData>
        </w:fldChar>
      </w:r>
      <w:r w:rsidR="00A13807">
        <w:instrText xml:space="preserve"> ADDIN EN.CITE </w:instrText>
      </w:r>
      <w:r w:rsidR="00A13807">
        <w:fldChar w:fldCharType="begin">
          <w:fldData xml:space="preserve">PEVuZE5vdGU+PENpdGU+PEF1dGhvcj5DYW1wYmVsbDwvQXV0aG9yPjxZZWFyPjIwMjQ8L1llYXI+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</w:fldData>
        </w:fldChar>
      </w:r>
      <w:r w:rsidR="00A13807">
        <w:instrText xml:space="preserve"> ADDIN EN.CITE.DATA </w:instrText>
      </w:r>
      <w:r w:rsidR="00A13807">
        <w:fldChar w:fldCharType="end"/>
      </w:r>
      <w:r w:rsidR="00C772E1">
        <w:fldChar w:fldCharType="separate"/>
      </w:r>
      <w:r w:rsidR="00A13807" w:rsidRPr="00A13807">
        <w:rPr>
          <w:noProof/>
          <w:vertAlign w:val="superscript"/>
        </w:rPr>
        <w:t>27</w:t>
      </w:r>
      <w:r w:rsidR="00C772E1">
        <w:fldChar w:fldCharType="end"/>
      </w:r>
      <w:r w:rsidR="00DF34A9">
        <w:t xml:space="preserve">, and is also included in the </w:t>
      </w:r>
      <w:r w:rsidR="003E4732">
        <w:t>security-relevant library for use with the Bruker MALDI BioTyper</w:t>
      </w:r>
      <w:r w:rsidR="00811235">
        <w:t>.</w:t>
      </w:r>
      <w:r w:rsidR="002124D4">
        <w:t xml:space="preserve"> Misidentifications as </w:t>
      </w:r>
      <w:r w:rsidR="002124D4">
        <w:rPr>
          <w:i/>
        </w:rPr>
        <w:t xml:space="preserve">B. thailandensis </w:t>
      </w:r>
      <w:r w:rsidR="002124D4">
        <w:t xml:space="preserve">(a non-pathogenic close relative of </w:t>
      </w:r>
      <w:r w:rsidR="002124D4">
        <w:rPr>
          <w:i/>
        </w:rPr>
        <w:t>B. pseudomallei</w:t>
      </w:r>
      <w:r w:rsidR="002124D4">
        <w:t>) have occurred with the</w:t>
      </w:r>
      <w:r w:rsidR="00EF544D">
        <w:t xml:space="preserve"> standard</w:t>
      </w:r>
      <w:r w:rsidR="002124D4">
        <w:t xml:space="preserve"> </w:t>
      </w:r>
      <w:r>
        <w:t xml:space="preserve">Bruker </w:t>
      </w:r>
      <w:r w:rsidR="002C4607">
        <w:t xml:space="preserve">Microflex </w:t>
      </w:r>
      <w:r>
        <w:t>Bio</w:t>
      </w:r>
      <w:r w:rsidR="002C4607">
        <w:t>t</w:t>
      </w:r>
      <w:r>
        <w:t xml:space="preserve">yper </w:t>
      </w:r>
      <w:r w:rsidR="002124D4">
        <w:t>IVD database.</w:t>
      </w:r>
      <w:r w:rsidR="007E3EC2">
        <w:t xml:space="preserve"> </w:t>
      </w:r>
      <w:r w:rsidR="009266C5" w:rsidRPr="009266C5">
        <w:t xml:space="preserve">Reference laboratories may have developed in-house libraries for the differential identification of </w:t>
      </w:r>
      <w:r w:rsidR="009266C5" w:rsidRPr="00F2185C">
        <w:rPr>
          <w:i/>
          <w:iCs/>
        </w:rPr>
        <w:t>B. pseudomallei</w:t>
      </w:r>
      <w:r w:rsidR="001160A7">
        <w:t>.</w:t>
      </w:r>
    </w:p>
    <w:p w14:paraId="7ED0ECE4" w14:textId="36141F22" w:rsidR="00495BE0" w:rsidRDefault="007E3EC2" w:rsidP="0035504C">
      <w:r>
        <w:t>Agglutination sera can be obtained from Thailand and this is a useful bench test for identification of colonies</w:t>
      </w:r>
      <w:r w:rsidR="00C772E1">
        <w:fldChar w:fldCharType="begin">
          <w:fldData xml:space="preserve">PEVuZE5vdGU+PENpdGU+PEF1dGhvcj5EdXZhbDwvQXV0aG9yPjxZZWFyPjIwMTQ8L1llYXI+PFJl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</w:fldData>
        </w:fldChar>
      </w:r>
      <w:r w:rsidR="00A13807">
        <w:instrText xml:space="preserve"> ADDIN EN.CITE </w:instrText>
      </w:r>
      <w:r w:rsidR="00A13807">
        <w:fldChar w:fldCharType="begin">
          <w:fldData xml:space="preserve">PEVuZE5vdGU+PENpdGU+PEF1dGhvcj5EdXZhbDwvQXV0aG9yPjxZZWFyPjIwMTQ8L1llYXI+PFJl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</w:fldData>
        </w:fldChar>
      </w:r>
      <w:r w:rsidR="00A13807">
        <w:instrText xml:space="preserve"> ADDIN EN.CITE.DATA </w:instrText>
      </w:r>
      <w:r w:rsidR="00A13807">
        <w:fldChar w:fldCharType="end"/>
      </w:r>
      <w:r w:rsidR="00C772E1">
        <w:fldChar w:fldCharType="separate"/>
      </w:r>
      <w:r w:rsidR="00A13807" w:rsidRPr="00A13807">
        <w:rPr>
          <w:noProof/>
          <w:vertAlign w:val="superscript"/>
        </w:rPr>
        <w:t>28</w:t>
      </w:r>
      <w:r w:rsidR="00C772E1">
        <w:fldChar w:fldCharType="end"/>
      </w:r>
      <w:r>
        <w:t>.</w:t>
      </w:r>
      <w:r w:rsidR="00795070">
        <w:t xml:space="preserve"> Nucleic acid amplification testing can also be used</w:t>
      </w:r>
      <w:r w:rsidR="00AD65DD">
        <w:t xml:space="preserve"> on culture isolates</w:t>
      </w:r>
      <w:r w:rsidR="00795070">
        <w:t xml:space="preserve"> to confirm </w:t>
      </w:r>
      <w:r w:rsidR="00795070">
        <w:rPr>
          <w:i/>
          <w:iCs/>
        </w:rPr>
        <w:t>B. pseudomallei</w:t>
      </w:r>
      <w:r w:rsidR="00795070">
        <w:t xml:space="preserve"> identification</w:t>
      </w:r>
      <w:r w:rsidR="00243CFE">
        <w:t xml:space="preserve"> (see section below)</w:t>
      </w:r>
      <w:r w:rsidR="00C772E1">
        <w:fldChar w:fldCharType="begin">
          <w:fldData xml:space="preserve">PEVuZE5vdGU+PENpdGU+PEF1dGhvcj5DYW1wYmVsbDwvQXV0aG9yPjxZZWFyPjIwMjQ8L1llYXI+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</w:fldData>
        </w:fldChar>
      </w:r>
      <w:r w:rsidR="00A13807">
        <w:instrText xml:space="preserve"> ADDIN EN.CITE </w:instrText>
      </w:r>
      <w:r w:rsidR="00A13807">
        <w:fldChar w:fldCharType="begin">
          <w:fldData xml:space="preserve">PEVuZE5vdGU+PENpdGU+PEF1dGhvcj5DYW1wYmVsbDwvQXV0aG9yPjxZZWFyPjIwMjQ8L1llYXI+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</w:fldData>
        </w:fldChar>
      </w:r>
      <w:r w:rsidR="00A13807">
        <w:instrText xml:space="preserve"> ADDIN EN.CITE.DATA </w:instrText>
      </w:r>
      <w:r w:rsidR="00A13807">
        <w:fldChar w:fldCharType="end"/>
      </w:r>
      <w:r w:rsidR="00C772E1">
        <w:fldChar w:fldCharType="separate"/>
      </w:r>
      <w:r w:rsidR="00A13807" w:rsidRPr="00A13807">
        <w:rPr>
          <w:noProof/>
          <w:vertAlign w:val="superscript"/>
        </w:rPr>
        <w:t>27</w:t>
      </w:r>
      <w:r w:rsidR="00C772E1">
        <w:fldChar w:fldCharType="end"/>
      </w:r>
      <w:r w:rsidR="00795070">
        <w:t>.</w:t>
      </w:r>
      <w:r>
        <w:t xml:space="preserve"> </w:t>
      </w:r>
    </w:p>
    <w:p w14:paraId="15CBA861" w14:textId="77777777" w:rsidR="00DC3F16" w:rsidRPr="007E3EC2" w:rsidRDefault="00DC3F16" w:rsidP="0035504C"/>
    <w:p w14:paraId="7CCFD4BE" w14:textId="0554A5E6" w:rsidR="00495BE0" w:rsidRDefault="00495BE0" w:rsidP="00495BE0">
      <w:pPr>
        <w:pStyle w:val="Heading3"/>
      </w:pPr>
      <w:r>
        <w:t>Suitable test validation criteria</w:t>
      </w:r>
    </w:p>
    <w:p w14:paraId="4C916CED" w14:textId="2A47B605" w:rsidR="0035504C" w:rsidRPr="00C64D97" w:rsidRDefault="00C64D97" w:rsidP="00495BE0">
      <w:r>
        <w:t xml:space="preserve">Identification methods used for </w:t>
      </w:r>
      <w:r>
        <w:rPr>
          <w:i/>
        </w:rPr>
        <w:t>B. pseudomallei</w:t>
      </w:r>
      <w:r w:rsidR="00047E4F">
        <w:t xml:space="preserve"> should </w:t>
      </w:r>
      <w:r>
        <w:t>undergo verification or validation using a well-characterised, geographically diverse collection of isolates including near neighbour species.</w:t>
      </w:r>
    </w:p>
    <w:p w14:paraId="6400ECC3" w14:textId="573A9E1F" w:rsidR="00495BE0" w:rsidRDefault="00495BE0" w:rsidP="00495BE0">
      <w:pPr>
        <w:pStyle w:val="Heading3"/>
      </w:pPr>
      <w:r>
        <w:t>Suitable internal controls</w:t>
      </w:r>
    </w:p>
    <w:p w14:paraId="1C30C0AE" w14:textId="0BD08506" w:rsidR="00495BE0" w:rsidRPr="00C64D97" w:rsidRDefault="00C64D97" w:rsidP="00A53F74">
      <w:r>
        <w:t xml:space="preserve">There should be a properly documented, relevant internal quality control program for selective media used for </w:t>
      </w:r>
      <w:r>
        <w:rPr>
          <w:i/>
        </w:rPr>
        <w:t>B. pseudomallei</w:t>
      </w:r>
      <w:r>
        <w:t xml:space="preserve"> culture. Adjunctive identification methods such as antisera and nucleic acid amplification should also undergo quality control.</w:t>
      </w:r>
    </w:p>
    <w:p w14:paraId="6A1895F3" w14:textId="4FB35E5B" w:rsidR="00E71D87" w:rsidRDefault="00E71D87" w:rsidP="00495BE0">
      <w:pPr>
        <w:pStyle w:val="Heading3"/>
      </w:pPr>
      <w:r>
        <w:t xml:space="preserve">Suitable </w:t>
      </w:r>
      <w:r w:rsidR="00495BE0">
        <w:t xml:space="preserve">external quality </w:t>
      </w:r>
      <w:r w:rsidR="00762AA6">
        <w:t>assurance</w:t>
      </w:r>
      <w:r w:rsidR="00495BE0">
        <w:t xml:space="preserve"> program</w:t>
      </w:r>
      <w:r w:rsidR="00762AA6">
        <w:t xml:space="preserve"> </w:t>
      </w:r>
      <w:r w:rsidR="00AB7598">
        <w:t>(</w:t>
      </w:r>
      <w:r w:rsidR="00762AA6">
        <w:t>proficiency testing</w:t>
      </w:r>
      <w:r w:rsidR="00AB7598">
        <w:t>)</w:t>
      </w:r>
    </w:p>
    <w:p w14:paraId="4C3D8543" w14:textId="78C44BCF" w:rsidR="00E71D87" w:rsidRPr="007E3EC2" w:rsidRDefault="00FD24AF" w:rsidP="00A53F74">
      <w:r>
        <w:t xml:space="preserve">The </w:t>
      </w:r>
      <w:r w:rsidR="0049301A">
        <w:t>RCPA Biosecurity</w:t>
      </w:r>
      <w:r w:rsidR="00634017">
        <w:t xml:space="preserve"> external quality assurance program </w:t>
      </w:r>
      <w:r w:rsidR="0049301A">
        <w:t>includes</w:t>
      </w:r>
      <w:r w:rsidR="005720DC">
        <w:t xml:space="preserve"> </w:t>
      </w:r>
      <w:r w:rsidR="005720DC">
        <w:rPr>
          <w:i/>
        </w:rPr>
        <w:t>B. pseudomallei</w:t>
      </w:r>
      <w:r w:rsidR="00634017">
        <w:t>.</w:t>
      </w:r>
    </w:p>
    <w:p w14:paraId="6E2730B5" w14:textId="5E4D8FB8" w:rsidR="00495BE0" w:rsidRDefault="006B47A4" w:rsidP="00495BE0">
      <w:pPr>
        <w:pStyle w:val="Heading3"/>
      </w:pPr>
      <w:r>
        <w:t>Laboratory safety</w:t>
      </w:r>
    </w:p>
    <w:p w14:paraId="0E70AE10" w14:textId="0A07DA2A" w:rsidR="00864490" w:rsidRDefault="005723F1" w:rsidP="00495BE0">
      <w:pPr>
        <w:rPr>
          <w:iCs/>
        </w:rPr>
      </w:pPr>
      <w:r>
        <w:rPr>
          <w:iCs/>
        </w:rPr>
        <w:t xml:space="preserve">In Australia </w:t>
      </w:r>
      <w:r>
        <w:rPr>
          <w:i/>
        </w:rPr>
        <w:t>B. pseudomallei</w:t>
      </w:r>
      <w:r>
        <w:rPr>
          <w:iCs/>
        </w:rPr>
        <w:t xml:space="preserve"> is classified as a risk group 2 organism with </w:t>
      </w:r>
      <w:r w:rsidR="00864490">
        <w:rPr>
          <w:iCs/>
        </w:rPr>
        <w:t xml:space="preserve">a recommendation to </w:t>
      </w:r>
      <w:r>
        <w:rPr>
          <w:iCs/>
        </w:rPr>
        <w:t>handl</w:t>
      </w:r>
      <w:r w:rsidR="00864490">
        <w:rPr>
          <w:iCs/>
        </w:rPr>
        <w:t>e</w:t>
      </w:r>
      <w:r>
        <w:rPr>
          <w:iCs/>
        </w:rPr>
        <w:t xml:space="preserve"> the organism in a biosafety cabinet. However, </w:t>
      </w:r>
      <w:r w:rsidR="00523390">
        <w:rPr>
          <w:iCs/>
        </w:rPr>
        <w:t xml:space="preserve">this </w:t>
      </w:r>
      <w:r>
        <w:t>is not practical and not done in many endemic areas</w:t>
      </w:r>
      <w:r w:rsidR="00D329A2">
        <w:t xml:space="preserve">, </w:t>
      </w:r>
      <w:r w:rsidR="00864490">
        <w:t>including</w:t>
      </w:r>
      <w:r w:rsidR="00523390">
        <w:t xml:space="preserve"> in</w:t>
      </w:r>
      <w:r w:rsidR="00864490">
        <w:t xml:space="preserve"> some laboratories in northern Australia</w:t>
      </w:r>
      <w:r w:rsidR="00D329A2">
        <w:t xml:space="preserve">. </w:t>
      </w:r>
      <w:r w:rsidR="008B0339">
        <w:t>Available evidence suggests the</w:t>
      </w:r>
      <w:r>
        <w:t xml:space="preserve"> risk of laboratory-acquired infection is </w:t>
      </w:r>
      <w:r w:rsidR="00A24FED">
        <w:t xml:space="preserve">very </w:t>
      </w:r>
      <w:r>
        <w:t>low</w:t>
      </w:r>
      <w:r w:rsidR="00C772E1">
        <w:fldChar w:fldCharType="begin">
          <w:fldData xml:space="preserve">PEVuZE5vdGU+PENpdGU+PEF1dGhvcj5EYW5jZTwvQXV0aG9yPjxZZWFyPjIwMTc8L1llYXI+PFJl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</w:fldData>
        </w:fldChar>
      </w:r>
      <w:r w:rsidR="00A13807">
        <w:instrText xml:space="preserve"> ADDIN EN.CITE </w:instrText>
      </w:r>
      <w:r w:rsidR="00A13807">
        <w:fldChar w:fldCharType="begin">
          <w:fldData xml:space="preserve">PEVuZE5vdGU+PENpdGU+PEF1dGhvcj5EYW5jZTwvQXV0aG9yPjxZZWFyPjIwMTc8L1llYXI+PFJl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</w:fldData>
        </w:fldChar>
      </w:r>
      <w:r w:rsidR="00A13807">
        <w:instrText xml:space="preserve"> ADDIN EN.CITE.DATA </w:instrText>
      </w:r>
      <w:r w:rsidR="00A13807">
        <w:fldChar w:fldCharType="end"/>
      </w:r>
      <w:r w:rsidR="00C772E1">
        <w:fldChar w:fldCharType="separate"/>
      </w:r>
      <w:r w:rsidR="00A13807" w:rsidRPr="00A13807">
        <w:rPr>
          <w:noProof/>
          <w:vertAlign w:val="superscript"/>
        </w:rPr>
        <w:t>29,30</w:t>
      </w:r>
      <w:r w:rsidR="00C772E1">
        <w:fldChar w:fldCharType="end"/>
      </w:r>
      <w:r>
        <w:t>.</w:t>
      </w:r>
      <w:r>
        <w:rPr>
          <w:iCs/>
        </w:rPr>
        <w:t xml:space="preserve"> </w:t>
      </w:r>
    </w:p>
    <w:p w14:paraId="06722FFA" w14:textId="7D1BA923" w:rsidR="00864490" w:rsidRPr="00D329A2" w:rsidRDefault="00D329A2" w:rsidP="00495BE0">
      <w:r>
        <w:t xml:space="preserve">Evaluation of laboratory exposure to </w:t>
      </w:r>
      <w:r>
        <w:rPr>
          <w:i/>
          <w:iCs/>
        </w:rPr>
        <w:t>B. pseudomallei</w:t>
      </w:r>
      <w:r>
        <w:t xml:space="preserve"> should </w:t>
      </w:r>
      <w:r w:rsidR="00AC139B">
        <w:t>consider</w:t>
      </w:r>
      <w:r>
        <w:t xml:space="preserve"> the nature of the exposure including </w:t>
      </w:r>
      <w:r w:rsidR="008B0339">
        <w:t>high risk features such as</w:t>
      </w:r>
      <w:r>
        <w:t xml:space="preserve"> aerosolisation or percutaneous inoculation, and any staff comorbidities that increase melioidosis risk. There is limited evidence to guide management and follow-up</w:t>
      </w:r>
      <w:r w:rsidR="008B0339">
        <w:t xml:space="preserve"> following laboratory exposure</w:t>
      </w:r>
      <w:r w:rsidR="00593B89">
        <w:t xml:space="preserve"> to </w:t>
      </w:r>
      <w:r w:rsidR="00593B89">
        <w:rPr>
          <w:i/>
          <w:iCs/>
        </w:rPr>
        <w:t>B. pseudomallei</w:t>
      </w:r>
      <w:r w:rsidR="00C772E1">
        <w:fldChar w:fldCharType="begin">
          <w:fldData xml:space="preserve">PEVuZE5vdGU+PENpdGU+PEF1dGhvcj5QZWFjb2NrPC9BdXRob3I+PFllYXI+MjAwODwvWWVhcj48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</w:fldData>
        </w:fldChar>
      </w:r>
      <w:r w:rsidR="00A13807">
        <w:instrText xml:space="preserve"> ADDIN EN.CITE </w:instrText>
      </w:r>
      <w:r w:rsidR="00A13807">
        <w:fldChar w:fldCharType="begin">
          <w:fldData xml:space="preserve">PEVuZE5vdGU+PENpdGU+PEF1dGhvcj5QZWFjb2NrPC9BdXRob3I+PFllYXI+MjAwODwvWWVhcj48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</w:fldData>
        </w:fldChar>
      </w:r>
      <w:r w:rsidR="00A13807">
        <w:instrText xml:space="preserve"> ADDIN EN.CITE.DATA </w:instrText>
      </w:r>
      <w:r w:rsidR="00A13807">
        <w:fldChar w:fldCharType="end"/>
      </w:r>
      <w:r w:rsidR="00C772E1">
        <w:fldChar w:fldCharType="separate"/>
      </w:r>
      <w:r w:rsidR="00A13807" w:rsidRPr="00A13807">
        <w:rPr>
          <w:noProof/>
          <w:vertAlign w:val="superscript"/>
        </w:rPr>
        <w:t>31</w:t>
      </w:r>
      <w:r w:rsidR="00C772E1">
        <w:fldChar w:fldCharType="end"/>
      </w:r>
      <w:r>
        <w:t>. Post-exposure prophylaxis with trimethoprim-sulfamethoxazole, doxycycline, or amox</w:t>
      </w:r>
      <w:r w:rsidR="00414D61">
        <w:t>i</w:t>
      </w:r>
      <w:r>
        <w:t xml:space="preserve">cillin-clavulanate may be offered. </w:t>
      </w:r>
      <w:r w:rsidR="00AC139B">
        <w:t>Exposed</w:t>
      </w:r>
      <w:r>
        <w:t xml:space="preserve"> staff member</w:t>
      </w:r>
      <w:r w:rsidR="00AC139B">
        <w:t>s</w:t>
      </w:r>
      <w:r>
        <w:t xml:space="preserve"> may have baseline and follow up serology testing and</w:t>
      </w:r>
      <w:r w:rsidR="00AC139B">
        <w:t xml:space="preserve"> should be</w:t>
      </w:r>
      <w:r>
        <w:t xml:space="preserve"> evaluat</w:t>
      </w:r>
      <w:r w:rsidR="00AC139B">
        <w:t>ed</w:t>
      </w:r>
      <w:r w:rsidR="008B0339">
        <w:t xml:space="preserve"> clinically</w:t>
      </w:r>
      <w:r>
        <w:t xml:space="preserve"> for development of melioidosis.</w:t>
      </w:r>
      <w:r w:rsidR="00AC139B">
        <w:t xml:space="preserve"> </w:t>
      </w:r>
      <w:r w:rsidR="008B0339">
        <w:t>Expert advice is recommended.</w:t>
      </w:r>
    </w:p>
    <w:p w14:paraId="6F2E2A16" w14:textId="28A073B6" w:rsidR="00E71D87" w:rsidRDefault="000660DD" w:rsidP="00495BE0">
      <w:pPr>
        <w:pStyle w:val="Heading3"/>
      </w:pPr>
      <w:r>
        <w:t>Outbreak investigation and molecular epidemiology</w:t>
      </w:r>
    </w:p>
    <w:p w14:paraId="348F4DA1" w14:textId="334812B2" w:rsidR="00C50466" w:rsidRDefault="00C50466" w:rsidP="00C50466">
      <w:r>
        <w:t>Whole genome sequencing is the standard method for</w:t>
      </w:r>
      <w:r w:rsidR="00B0186C">
        <w:t xml:space="preserve"> characterising the</w:t>
      </w:r>
      <w:r>
        <w:t xml:space="preserve"> molecular epidemiology of </w:t>
      </w:r>
      <w:r>
        <w:rPr>
          <w:i/>
          <w:iCs/>
        </w:rPr>
        <w:t>B. pseudomallei</w:t>
      </w:r>
      <w:r>
        <w:t>, and can be used for</w:t>
      </w:r>
      <w:r w:rsidR="005720DC">
        <w:t xml:space="preserve"> </w:t>
      </w:r>
      <w:r w:rsidR="005720DC">
        <w:rPr>
          <w:i/>
        </w:rPr>
        <w:t>in silico</w:t>
      </w:r>
      <w:r>
        <w:t xml:space="preserve"> </w:t>
      </w:r>
      <w:r w:rsidR="00523390">
        <w:t>multilocus sequence typing (MLST)</w:t>
      </w:r>
      <w:r>
        <w:t>, core genome single nucleotide polymorphism calling and phylogenetic analysis, and core-genome MLST</w:t>
      </w:r>
      <w:r w:rsidR="00C772E1">
        <w:fldChar w:fldCharType="begin">
          <w:fldData xml:space="preserve">PEVuZE5vdGU+PENpdGU+PEF1dGhvcj5QcmljZTwvQXV0aG9yPjxZZWFyPjIwMTc8L1llYXI+PFJl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</w:fldData>
        </w:fldChar>
      </w:r>
      <w:r w:rsidR="00A13807">
        <w:instrText xml:space="preserve"> ADDIN EN.CITE </w:instrText>
      </w:r>
      <w:r w:rsidR="00A13807">
        <w:fldChar w:fldCharType="begin">
          <w:fldData xml:space="preserve">PEVuZE5vdGU+PENpdGU+PEF1dGhvcj5QcmljZTwvQXV0aG9yPjxZZWFyPjIwMTc8L1llYXI+PFJl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</w:fldData>
        </w:fldChar>
      </w:r>
      <w:r w:rsidR="00A13807">
        <w:instrText xml:space="preserve"> ADDIN EN.CITE.DATA </w:instrText>
      </w:r>
      <w:r w:rsidR="00A13807">
        <w:fldChar w:fldCharType="end"/>
      </w:r>
      <w:r w:rsidR="00C772E1">
        <w:fldChar w:fldCharType="separate"/>
      </w:r>
      <w:r w:rsidR="00A13807" w:rsidRPr="00A13807">
        <w:rPr>
          <w:noProof/>
          <w:vertAlign w:val="superscript"/>
        </w:rPr>
        <w:t>32,33</w:t>
      </w:r>
      <w:r w:rsidR="00C772E1">
        <w:fldChar w:fldCharType="end"/>
      </w:r>
      <w:r>
        <w:t>. There is a well curated online MLST database which includes many Australian and international isolates (</w:t>
      </w:r>
      <w:hyperlink r:id="rId12" w:history="1">
        <w:r w:rsidRPr="0077074E">
          <w:rPr>
            <w:rStyle w:val="Hyperlink"/>
          </w:rPr>
          <w:t>https://pubmlst.org/organisms/burkholderia-pseudomallei</w:t>
        </w:r>
      </w:hyperlink>
      <w:r>
        <w:t xml:space="preserve">). </w:t>
      </w:r>
      <w:r>
        <w:rPr>
          <w:i/>
          <w:iCs/>
        </w:rPr>
        <w:t>B. pseudomallei</w:t>
      </w:r>
      <w:r>
        <w:t xml:space="preserve"> sequence types</w:t>
      </w:r>
      <w:r w:rsidR="00C5143F">
        <w:t xml:space="preserve"> (STs)</w:t>
      </w:r>
      <w:r>
        <w:t xml:space="preserve"> are geographically restricted</w:t>
      </w:r>
      <w:r w:rsidR="00063064">
        <w:t xml:space="preserve"> at the continental level</w:t>
      </w:r>
      <w:r w:rsidR="00C772E1">
        <w:fldChar w:fldCharType="begin">
          <w:fldData xml:space="preserve">PEVuZE5vdGU+PENpdGU+PEF1dGhvcj5DaGFwcGxlPC9BdXRob3I+PFllYXI+MjAxNjwvWWVhcj48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</w:fldData>
        </w:fldChar>
      </w:r>
      <w:r w:rsidR="00A13807">
        <w:instrText xml:space="preserve"> ADDIN EN.CITE </w:instrText>
      </w:r>
      <w:r w:rsidR="00A13807">
        <w:fldChar w:fldCharType="begin">
          <w:fldData xml:space="preserve">PEVuZE5vdGU+PENpdGU+PEF1dGhvcj5DaGFwcGxlPC9BdXRob3I+PFllYXI+MjAxNjwvWWVhcj48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</w:fldData>
        </w:fldChar>
      </w:r>
      <w:r w:rsidR="00A13807">
        <w:instrText xml:space="preserve"> ADDIN EN.CITE.DATA </w:instrText>
      </w:r>
      <w:r w:rsidR="00A13807">
        <w:fldChar w:fldCharType="end"/>
      </w:r>
      <w:r w:rsidR="00C772E1">
        <w:fldChar w:fldCharType="separate"/>
      </w:r>
      <w:r w:rsidR="00A13807" w:rsidRPr="00A13807">
        <w:rPr>
          <w:noProof/>
          <w:vertAlign w:val="superscript"/>
        </w:rPr>
        <w:t>34,35</w:t>
      </w:r>
      <w:r w:rsidR="00C772E1">
        <w:fldChar w:fldCharType="end"/>
      </w:r>
      <w:r>
        <w:t>, with the exception of rare instances of homoplasy (where isolates from the</w:t>
      </w:r>
      <w:r w:rsidR="00C5143F">
        <w:t xml:space="preserve"> same</w:t>
      </w:r>
      <w:r>
        <w:t xml:space="preserve"> ST do not share recent ancestry)</w:t>
      </w:r>
      <w:r w:rsidR="00C772E1">
        <w:fldChar w:fldCharType="begin">
          <w:fldData xml:space="preserve">PEVuZE5vdGU+PENpdGU+PEF1dGhvcj5EZSBTbWV0PC9BdXRob3I+PFllYXI+MjAxNTwvWWVhcj48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</w:fldData>
        </w:fldChar>
      </w:r>
      <w:r w:rsidR="00A13807">
        <w:instrText xml:space="preserve"> ADDIN EN.CITE </w:instrText>
      </w:r>
      <w:r w:rsidR="00A13807">
        <w:fldChar w:fldCharType="begin">
          <w:fldData xml:space="preserve">PEVuZE5vdGU+PENpdGU+PEF1dGhvcj5EZSBTbWV0PC9BdXRob3I+PFllYXI+MjAxNTwvWWVhcj48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</w:fldData>
        </w:fldChar>
      </w:r>
      <w:r w:rsidR="00A13807">
        <w:instrText xml:space="preserve"> ADDIN EN.CITE.DATA </w:instrText>
      </w:r>
      <w:r w:rsidR="00A13807">
        <w:fldChar w:fldCharType="end"/>
      </w:r>
      <w:r w:rsidR="00C772E1">
        <w:fldChar w:fldCharType="separate"/>
      </w:r>
      <w:r w:rsidR="00A13807" w:rsidRPr="00A13807">
        <w:rPr>
          <w:noProof/>
          <w:vertAlign w:val="superscript"/>
        </w:rPr>
        <w:t>36</w:t>
      </w:r>
      <w:r w:rsidR="00C772E1">
        <w:fldChar w:fldCharType="end"/>
      </w:r>
      <w:r>
        <w:t>, and rare instances of long-range transmission</w:t>
      </w:r>
      <w:r w:rsidR="00C772E1">
        <w:fldChar w:fldCharType="begin"/>
      </w:r>
      <w:r w:rsidR="00A13807">
        <w:instrText xml:space="preserve"> ADDIN EN.CITE &lt;EndNote&gt;&lt;Cite&gt;&lt;Author&gt;Meumann&lt;/Author&gt;&lt;Year&gt;2021&lt;/Year&gt;&lt;RecNum&gt;985&lt;/RecNum&gt;&lt;DisplayText&gt;&lt;style face="superscript"&gt;37&lt;/style&gt;&lt;/DisplayText&gt;&lt;record&gt;&lt;rec-number&gt;985&lt;/rec-number&gt;&lt;foreign-keys&gt;&lt;key app="EN" db-id="s0dzapae2xaaf9earv6x9rrkxef05w99s0p2" timestamp="1627016117"&gt;985&lt;/key&gt;&lt;/foreign-keys&gt;&lt;ref-type name="Journal Article"&gt;17&lt;/ref-type&gt;&lt;contributors&gt;&lt;authors&gt;&lt;author&gt;Meumann, E. M.&lt;/author&gt;&lt;author&gt;Kaestli, M.&lt;/author&gt;&lt;author&gt;Mayo, M.&lt;/author&gt;&lt;author&gt;Ward, L.&lt;/author&gt;&lt;author&gt;Rachlin, A.&lt;/author&gt;&lt;author&gt;Webb, J. R.&lt;/author&gt;&lt;author&gt;Kleinecke, M.&lt;/author&gt;&lt;author&gt;Price, E. P.&lt;/author&gt;&lt;author&gt;Currie, B. J.&lt;/author&gt;&lt;/authors&gt;&lt;/contributors&gt;&lt;titles&gt;&lt;title&gt;&lt;style face="normal" font="default" size="100%"&gt;Emergence of &lt;/style&gt;&lt;style face="italic" font="default" size="100%"&gt;Burkholderia pseudomallei&lt;/style&gt;&lt;style face="normal" font="default" size="100%"&gt; sequence type 562, northern Australia&lt;/style&gt;&lt;/title&gt;&lt;secondary-title&gt;Emerg Infect Dis&lt;/secondary-title&gt;&lt;/titles&gt;&lt;periodical&gt;&lt;full-title&gt;Emerg Infect Dis&lt;/full-title&gt;&lt;abbr-1&gt;Emerging infectious diseases&lt;/abbr-1&gt;&lt;/periodical&gt;&lt;pages&gt;1057-1067&lt;/pages&gt;&lt;volume&gt;27&lt;/volume&gt;&lt;number&gt;4&lt;/number&gt;&lt;edition&gt;2021/03/24&lt;/edition&gt;&lt;keywords&gt;&lt;keyword&gt;Animals&lt;/keyword&gt;&lt;keyword&gt;Australia&lt;/keyword&gt;&lt;keyword&gt;*Burkholderia pseudomallei&lt;/keyword&gt;&lt;keyword&gt;China&lt;/keyword&gt;&lt;keyword&gt;Genetic Variation&lt;/keyword&gt;&lt;keyword&gt;Humans&lt;/keyword&gt;&lt;keyword&gt;*Melioidosis&lt;/keyword&gt;&lt;keyword&gt;Phylogeny&lt;/keyword&gt;&lt;keyword&gt;Taiwan&lt;/keyword&gt;&lt;keyword&gt;*Australia&lt;/keyword&gt;&lt;keyword&gt;*st562&lt;/keyword&gt;&lt;keyword&gt;*bacteria&lt;/keyword&gt;&lt;keyword&gt;*epidemiology&lt;/keyword&gt;&lt;keyword&gt;*genomics&lt;/keyword&gt;&lt;keyword&gt;*phylogenetics&lt;/keyword&gt;&lt;keyword&gt;*sequence type&lt;/keyword&gt;&lt;/keywords&gt;&lt;dates&gt;&lt;year&gt;2021&lt;/year&gt;&lt;/dates&gt;&lt;isbn&gt;1080-6059 (Electronic)&amp;#xD;1080-6040 (Linking)&lt;/isbn&gt;&lt;accession-num&gt;33754984&lt;/accession-num&gt;&lt;urls&gt;&lt;related-urls&gt;&lt;url&gt;https://www.ncbi.nlm.nih.gov/pubmed/33754984&lt;/url&gt;&lt;/related-urls&gt;&lt;/urls&gt;&lt;custom2&gt;PMC8007296&lt;/custom2&gt;&lt;electronic-resource-num&gt;10.3201/eid2704.202716&lt;/electronic-resource-num&gt;&lt;/record&gt;&lt;/Cite&gt;&lt;/EndNote&gt;</w:instrText>
      </w:r>
      <w:r w:rsidR="00C772E1">
        <w:fldChar w:fldCharType="separate"/>
      </w:r>
      <w:r w:rsidR="00A13807" w:rsidRPr="00A13807">
        <w:rPr>
          <w:noProof/>
          <w:vertAlign w:val="superscript"/>
        </w:rPr>
        <w:t>37</w:t>
      </w:r>
      <w:r w:rsidR="00C772E1">
        <w:fldChar w:fldCharType="end"/>
      </w:r>
      <w:r>
        <w:t xml:space="preserve">. Genomics can </w:t>
      </w:r>
      <w:r w:rsidR="00E94AAF">
        <w:t>be used to predict geographic origin at the continental level</w:t>
      </w:r>
      <w:r w:rsidR="00C772E1">
        <w:fldChar w:fldCharType="begin">
          <w:fldData xml:space="preserve">PEVuZE5vdGU+PENpdGU+PEF1dGhvcj5HZWU8L0F1dGhvcj48WWVhcj4yMDE3PC9ZZWFyPjxSZWNO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</w:fldData>
        </w:fldChar>
      </w:r>
      <w:r w:rsidR="00A13807">
        <w:instrText xml:space="preserve"> ADDIN EN.CITE </w:instrText>
      </w:r>
      <w:r w:rsidR="00A13807">
        <w:fldChar w:fldCharType="begin">
          <w:fldData xml:space="preserve">PEVuZE5vdGU+PENpdGU+PEF1dGhvcj5HZWU8L0F1dGhvcj48WWVhcj4yMDE3PC9ZZWFyPjxSZWNO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</w:fldData>
        </w:fldChar>
      </w:r>
      <w:r w:rsidR="00A13807">
        <w:instrText xml:space="preserve"> ADDIN EN.CITE.DATA </w:instrText>
      </w:r>
      <w:r w:rsidR="00A13807">
        <w:fldChar w:fldCharType="end"/>
      </w:r>
      <w:r w:rsidR="00C772E1">
        <w:fldChar w:fldCharType="separate"/>
      </w:r>
      <w:r w:rsidR="00A13807" w:rsidRPr="00A13807">
        <w:rPr>
          <w:noProof/>
          <w:vertAlign w:val="superscript"/>
        </w:rPr>
        <w:t>38</w:t>
      </w:r>
      <w:r w:rsidR="00C772E1">
        <w:fldChar w:fldCharType="end"/>
      </w:r>
      <w:r>
        <w:t>.</w:t>
      </w:r>
    </w:p>
    <w:p w14:paraId="0222E3A9" w14:textId="23A640D7" w:rsidR="00980B58" w:rsidRPr="00980B58" w:rsidRDefault="000660DD" w:rsidP="00C50466">
      <w:pPr>
        <w:rPr>
          <w:rStyle w:val="PlaceholderText"/>
          <w:color w:val="auto"/>
        </w:rPr>
      </w:pPr>
      <w:r>
        <w:t>While the vast majority of melioidosis cases are sporadic, outbreaks occasionally occur</w:t>
      </w:r>
      <w:r w:rsidR="00C772E1">
        <w:fldChar w:fldCharType="begin">
          <w:fldData xml:space="preserve">PEVuZE5vdGU+PENpdGU+PEF1dGhvcj5HZWU8L0F1dGhvcj48WWVhcj4yMDIyPC9ZZWFyPjxSZWNO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</w:fldData>
        </w:fldChar>
      </w:r>
      <w:r w:rsidR="00C772E1">
        <w:instrText xml:space="preserve"> ADDIN EN.CITE </w:instrText>
      </w:r>
      <w:r w:rsidR="00C772E1">
        <w:fldChar w:fldCharType="begin">
          <w:fldData xml:space="preserve">PEVuZE5vdGU+PENpdGU+PEF1dGhvcj5HZWU8L0F1dGhvcj48WWVhcj4yMDIyPC9ZZWFyPjxSZWNO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</w:fldData>
        </w:fldChar>
      </w:r>
      <w:r w:rsidR="00C772E1">
        <w:instrText xml:space="preserve"> ADDIN EN.CITE.DATA </w:instrText>
      </w:r>
      <w:r w:rsidR="00C772E1">
        <w:fldChar w:fldCharType="end"/>
      </w:r>
      <w:r w:rsidR="00C772E1">
        <w:fldChar w:fldCharType="separate"/>
      </w:r>
      <w:r w:rsidR="00C772E1" w:rsidRPr="00C772E1">
        <w:rPr>
          <w:noProof/>
          <w:vertAlign w:val="superscript"/>
        </w:rPr>
        <w:t>12,14</w:t>
      </w:r>
      <w:r w:rsidR="00C772E1">
        <w:fldChar w:fldCharType="end"/>
      </w:r>
      <w:r>
        <w:t>.</w:t>
      </w:r>
      <w:r w:rsidR="00391A46">
        <w:t xml:space="preserve"> Typing and genomic comparison of clinical and environmental isolates can enable pinpointing of the source</w:t>
      </w:r>
      <w:r w:rsidR="00C772E1">
        <w:fldChar w:fldCharType="begin">
          <w:fldData xml:space="preserve">PEVuZE5vdGU+PENpdGU+PEF1dGhvcj5NY1JvYmI8L0F1dGhvcj48WWVhcj4yMDE1PC9ZZWFyPjxS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</w:fldData>
        </w:fldChar>
      </w:r>
      <w:r w:rsidR="00A13807">
        <w:instrText xml:space="preserve"> ADDIN EN.CITE </w:instrText>
      </w:r>
      <w:r w:rsidR="00A13807">
        <w:fldChar w:fldCharType="begin">
          <w:fldData xml:space="preserve">PEVuZE5vdGU+PENpdGU+PEF1dGhvcj5NY1JvYmI8L0F1dGhvcj48WWVhcj4yMDE1PC9ZZWFyPjxS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</w:fldData>
        </w:fldChar>
      </w:r>
      <w:r w:rsidR="00A13807">
        <w:instrText xml:space="preserve"> ADDIN EN.CITE.DATA </w:instrText>
      </w:r>
      <w:r w:rsidR="00A13807">
        <w:fldChar w:fldCharType="end"/>
      </w:r>
      <w:r w:rsidR="00C772E1">
        <w:fldChar w:fldCharType="separate"/>
      </w:r>
      <w:r w:rsidR="00A13807" w:rsidRPr="00A13807">
        <w:rPr>
          <w:noProof/>
          <w:vertAlign w:val="superscript"/>
        </w:rPr>
        <w:t>39</w:t>
      </w:r>
      <w:r w:rsidR="00C772E1">
        <w:fldChar w:fldCharType="end"/>
      </w:r>
      <w:r w:rsidR="00391A46">
        <w:t>.</w:t>
      </w:r>
      <w:r w:rsidR="00501BAB">
        <w:t xml:space="preserve"> The diversity of isolates associated </w:t>
      </w:r>
      <w:r w:rsidR="003B7AC7">
        <w:t>with cluster</w:t>
      </w:r>
      <w:r w:rsidR="0069376E">
        <w:t>s</w:t>
      </w:r>
      <w:r w:rsidR="003B7AC7">
        <w:t xml:space="preserve"> related to shared environmental exposure can be high</w:t>
      </w:r>
      <w:r w:rsidR="005E3BB4">
        <w:t>, however</w:t>
      </w:r>
      <w:r w:rsidR="003B7AC7">
        <w:t>.</w:t>
      </w:r>
      <w:r w:rsidR="00391A46">
        <w:t xml:space="preserve"> International consensus guidelines have been developed for environmental sampling</w:t>
      </w:r>
      <w:r w:rsidR="00047E4F">
        <w:t xml:space="preserve"> and testing</w:t>
      </w:r>
      <w:r w:rsidR="00C772E1">
        <w:fldChar w:fldCharType="begin">
          <w:fldData xml:space="preserve">PEVuZE5vdGU+PENpdGU+PEF1dGhvcj5MaW1tYXRodXJvdHNha3VsPC9BdXRob3I+PFllYXI+MjAx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==
</w:fldData>
        </w:fldChar>
      </w:r>
      <w:r w:rsidR="00A13807">
        <w:instrText xml:space="preserve"> ADDIN EN.CITE </w:instrText>
      </w:r>
      <w:r w:rsidR="00A13807">
        <w:fldChar w:fldCharType="begin">
          <w:fldData xml:space="preserve">PEVuZE5vdGU+PENpdGU+PEF1dGhvcj5MaW1tYXRodXJvdHNha3VsPC9BdXRob3I+PFllYXI+MjAx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==
</w:fldData>
        </w:fldChar>
      </w:r>
      <w:r w:rsidR="00A13807">
        <w:instrText xml:space="preserve"> ADDIN EN.CITE.DATA </w:instrText>
      </w:r>
      <w:r w:rsidR="00A13807">
        <w:fldChar w:fldCharType="end"/>
      </w:r>
      <w:r w:rsidR="00C772E1">
        <w:fldChar w:fldCharType="separate"/>
      </w:r>
      <w:r w:rsidR="00A13807" w:rsidRPr="00A13807">
        <w:rPr>
          <w:noProof/>
          <w:vertAlign w:val="superscript"/>
        </w:rPr>
        <w:t>22</w:t>
      </w:r>
      <w:r w:rsidR="00C772E1">
        <w:fldChar w:fldCharType="end"/>
      </w:r>
      <w:r w:rsidR="00391A46">
        <w:t>.</w:t>
      </w:r>
      <w:r>
        <w:t xml:space="preserve"> </w:t>
      </w:r>
    </w:p>
    <w:p w14:paraId="41E5BF78" w14:textId="3774B96C" w:rsidR="00495BE0" w:rsidRDefault="007D5491" w:rsidP="007D5491">
      <w:pPr>
        <w:pStyle w:val="Heading2"/>
      </w:pPr>
      <w:r>
        <w:t>Nucleic Acid Testing</w:t>
      </w:r>
    </w:p>
    <w:p w14:paraId="1E75E828" w14:textId="388A36F5" w:rsidR="009621FD" w:rsidRDefault="001E1F48" w:rsidP="007D5491">
      <w:r>
        <w:t xml:space="preserve">Nucleic acid amplification testing directly on clinical specimens may </w:t>
      </w:r>
      <w:r w:rsidR="003D09BC">
        <w:t>provide timely melioidosis diagnosis. However, c</w:t>
      </w:r>
      <w:r w:rsidR="00E13E68">
        <w:t xml:space="preserve">ulture remains the </w:t>
      </w:r>
      <w:r w:rsidR="003D09BC">
        <w:t>mainstay</w:t>
      </w:r>
      <w:r w:rsidR="00423687">
        <w:t xml:space="preserve"> because it </w:t>
      </w:r>
      <w:r w:rsidR="006674F0">
        <w:t>enables antimicrobial susceptibility testing</w:t>
      </w:r>
      <w:r w:rsidR="00423687">
        <w:t xml:space="preserve"> and genomic sequencing for epidemiological investigations.</w:t>
      </w:r>
      <w:r w:rsidR="00A94C65">
        <w:t xml:space="preserve"> It is not uncommon for patients to remain culture positive for </w:t>
      </w:r>
      <w:r w:rsidR="00A94C65">
        <w:rPr>
          <w:i/>
          <w:iCs/>
        </w:rPr>
        <w:t xml:space="preserve">B. pseudomallei </w:t>
      </w:r>
      <w:r w:rsidR="00A94C65">
        <w:t xml:space="preserve">for days to weeks after commencing melioidosis treatment, particularly where there is a high organism burden, and </w:t>
      </w:r>
      <w:r w:rsidR="000D2772">
        <w:t>the benefit of molecular testing</w:t>
      </w:r>
      <w:r w:rsidR="005306F6">
        <w:t xml:space="preserve"> after antimicrobial administration</w:t>
      </w:r>
      <w:r w:rsidR="00E05B7B">
        <w:t xml:space="preserve"> </w:t>
      </w:r>
      <w:r w:rsidR="000D2772">
        <w:t>is potentially less than for other microorganisms.</w:t>
      </w:r>
      <w:r w:rsidR="00E13E68">
        <w:t xml:space="preserve"> </w:t>
      </w:r>
      <w:r w:rsidR="00D609C8">
        <w:t xml:space="preserve">The </w:t>
      </w:r>
      <w:r w:rsidR="00033108">
        <w:t>sensitivity</w:t>
      </w:r>
      <w:r w:rsidR="002B5610">
        <w:t xml:space="preserve"> of nucleic acid amplification tests</w:t>
      </w:r>
      <w:r w:rsidR="00033108">
        <w:t xml:space="preserve"> is less than</w:t>
      </w:r>
      <w:r w:rsidR="002B5610">
        <w:t xml:space="preserve"> that of</w:t>
      </w:r>
      <w:r w:rsidR="00033108">
        <w:t xml:space="preserve"> culture</w:t>
      </w:r>
      <w:r w:rsidR="002B5610">
        <w:t>,</w:t>
      </w:r>
      <w:r w:rsidR="00033108">
        <w:t xml:space="preserve"> particularly on blood specimens</w:t>
      </w:r>
      <w:r w:rsidR="007D5491">
        <w:t xml:space="preserve">. </w:t>
      </w:r>
      <w:r w:rsidR="001D0781">
        <w:t>The most widely used</w:t>
      </w:r>
      <w:r w:rsidR="00941422">
        <w:t xml:space="preserve"> </w:t>
      </w:r>
      <w:r w:rsidR="00A478FC">
        <w:t>test is an in-house assay</w:t>
      </w:r>
      <w:r w:rsidR="001D0781">
        <w:t xml:space="preserve"> target</w:t>
      </w:r>
      <w:r w:rsidR="00A478FC">
        <w:t>ing</w:t>
      </w:r>
      <w:r w:rsidR="001D0781">
        <w:t xml:space="preserve"> the type III secretion system TTS1-</w:t>
      </w:r>
      <w:r w:rsidR="001D0781">
        <w:rPr>
          <w:i/>
          <w:iCs/>
        </w:rPr>
        <w:t xml:space="preserve">orf2 </w:t>
      </w:r>
      <w:r w:rsidR="001D0781">
        <w:t>locus</w:t>
      </w:r>
      <w:r w:rsidR="00C772E1">
        <w:fldChar w:fldCharType="begin">
          <w:fldData xml:space="preserve">PEVuZE5vdGU+PENpdGU+PEF1dGhvcj5Ob3ZhazwvQXV0aG9yPjxZZWFyPjIwMDY8L1llYXI+PFJl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</w:fldData>
        </w:fldChar>
      </w:r>
      <w:r w:rsidR="00A13807">
        <w:instrText xml:space="preserve"> ADDIN EN.CITE </w:instrText>
      </w:r>
      <w:r w:rsidR="00A13807">
        <w:fldChar w:fldCharType="begin">
          <w:fldData xml:space="preserve">PEVuZE5vdGU+PENpdGU+PEF1dGhvcj5Ob3ZhazwvQXV0aG9yPjxZZWFyPjIwMDY8L1llYXI+PFJl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</w:fldData>
        </w:fldChar>
      </w:r>
      <w:r w:rsidR="00A13807">
        <w:instrText xml:space="preserve"> ADDIN EN.CITE.DATA </w:instrText>
      </w:r>
      <w:r w:rsidR="00A13807">
        <w:fldChar w:fldCharType="end"/>
      </w:r>
      <w:r w:rsidR="00C772E1">
        <w:fldChar w:fldCharType="separate"/>
      </w:r>
      <w:r w:rsidR="00A13807" w:rsidRPr="00A13807">
        <w:rPr>
          <w:noProof/>
          <w:vertAlign w:val="superscript"/>
        </w:rPr>
        <w:t>40</w:t>
      </w:r>
      <w:r w:rsidR="00C772E1">
        <w:fldChar w:fldCharType="end"/>
      </w:r>
      <w:r w:rsidR="009E01C1">
        <w:t>.</w:t>
      </w:r>
      <w:r w:rsidR="001D0781" w:rsidDel="00033108">
        <w:t xml:space="preserve"> </w:t>
      </w:r>
      <w:r w:rsidR="007D5491">
        <w:t>Nucleic acid amplification may</w:t>
      </w:r>
      <w:r w:rsidR="002B5610">
        <w:t xml:space="preserve"> also</w:t>
      </w:r>
      <w:r w:rsidR="007D5491">
        <w:t xml:space="preserve"> be used by</w:t>
      </w:r>
      <w:r w:rsidR="00E57BEA">
        <w:t xml:space="preserve"> diagnostic and</w:t>
      </w:r>
      <w:r w:rsidR="007D5491">
        <w:t xml:space="preserve"> reference laboratories to confirm identification of </w:t>
      </w:r>
      <w:r w:rsidR="007D5491" w:rsidRPr="006826FD">
        <w:rPr>
          <w:i/>
          <w:iCs/>
        </w:rPr>
        <w:t>B. pseudomallei</w:t>
      </w:r>
      <w:r w:rsidR="007106BB">
        <w:rPr>
          <w:i/>
          <w:iCs/>
        </w:rPr>
        <w:t xml:space="preserve"> </w:t>
      </w:r>
      <w:r w:rsidR="007106BB">
        <w:t xml:space="preserve">and differentiate it from other </w:t>
      </w:r>
      <w:r w:rsidR="007106BB">
        <w:rPr>
          <w:i/>
          <w:iCs/>
        </w:rPr>
        <w:t xml:space="preserve">Burkholderia </w:t>
      </w:r>
      <w:r w:rsidR="007106BB">
        <w:t>species</w:t>
      </w:r>
      <w:r w:rsidR="00C772E1">
        <w:fldChar w:fldCharType="begin">
          <w:fldData xml:space="preserve">PEVuZE5vdGU+PENpdGU+PEF1dGhvcj5DYW1wYmVsbDwvQXV0aG9yPjxZZWFyPjIwMjQ8L1llYXI+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</w:fldData>
        </w:fldChar>
      </w:r>
      <w:r w:rsidR="00A13807">
        <w:instrText xml:space="preserve"> ADDIN EN.CITE </w:instrText>
      </w:r>
      <w:r w:rsidR="00A13807">
        <w:fldChar w:fldCharType="begin">
          <w:fldData xml:space="preserve">PEVuZE5vdGU+PENpdGU+PEF1dGhvcj5DYW1wYmVsbDwvQXV0aG9yPjxZZWFyPjIwMjQ8L1llYXI+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</w:fldData>
        </w:fldChar>
      </w:r>
      <w:r w:rsidR="00A13807">
        <w:instrText xml:space="preserve"> ADDIN EN.CITE.DATA </w:instrText>
      </w:r>
      <w:r w:rsidR="00A13807">
        <w:fldChar w:fldCharType="end"/>
      </w:r>
      <w:r w:rsidR="00C772E1">
        <w:fldChar w:fldCharType="separate"/>
      </w:r>
      <w:r w:rsidR="00A13807" w:rsidRPr="00A13807">
        <w:rPr>
          <w:noProof/>
          <w:vertAlign w:val="superscript"/>
        </w:rPr>
        <w:t>27</w:t>
      </w:r>
      <w:r w:rsidR="00C772E1">
        <w:fldChar w:fldCharType="end"/>
      </w:r>
      <w:r w:rsidR="007D5491" w:rsidRPr="006826FD">
        <w:rPr>
          <w:i/>
          <w:iCs/>
        </w:rPr>
        <w:t>.</w:t>
      </w:r>
      <w:r w:rsidR="007D5491">
        <w:t xml:space="preserve"> </w:t>
      </w:r>
    </w:p>
    <w:p w14:paraId="14E859EF" w14:textId="506CD4D7" w:rsidR="007D5491" w:rsidRPr="00CA5D5B" w:rsidRDefault="00541F99" w:rsidP="007D5491">
      <w:r>
        <w:t xml:space="preserve">The BioThreat panel run on the BioFire FilmArray can detect </w:t>
      </w:r>
      <w:r w:rsidRPr="006826FD">
        <w:rPr>
          <w:i/>
          <w:iCs/>
        </w:rPr>
        <w:t>Burkholderia mallei/pseudomallei</w:t>
      </w:r>
      <w:r>
        <w:t xml:space="preserve"> but this test is</w:t>
      </w:r>
      <w:r w:rsidR="00C1585D">
        <w:t xml:space="preserve"> for use on liquid, powder and </w:t>
      </w:r>
      <w:r w:rsidR="0034183B">
        <w:t>surface swabs, and is</w:t>
      </w:r>
      <w:r>
        <w:t xml:space="preserve"> not</w:t>
      </w:r>
      <w:r w:rsidR="00A44268">
        <w:t xml:space="preserve"> validated</w:t>
      </w:r>
      <w:r w:rsidR="009126F9">
        <w:t xml:space="preserve"> for use on</w:t>
      </w:r>
      <w:r>
        <w:t xml:space="preserve"> clinical samples.</w:t>
      </w:r>
      <w:r w:rsidR="009126F9">
        <w:t xml:space="preserve"> Importantly, the </w:t>
      </w:r>
      <w:r w:rsidR="004031C1">
        <w:t xml:space="preserve">BioThreat panel comes with a caveat </w:t>
      </w:r>
      <w:r w:rsidR="00CA5D5B">
        <w:t xml:space="preserve">that it may be cross-reactive with other </w:t>
      </w:r>
      <w:r w:rsidR="00CA5D5B">
        <w:rPr>
          <w:i/>
          <w:iCs/>
        </w:rPr>
        <w:t>Burkholderia</w:t>
      </w:r>
      <w:r w:rsidR="00CA5D5B">
        <w:t xml:space="preserve"> species.</w:t>
      </w:r>
      <w:r w:rsidR="00423F21">
        <w:t xml:space="preserve"> Further testing would therefore be needed to determine the significance of a positive result.</w:t>
      </w:r>
    </w:p>
    <w:p w14:paraId="25EF269A" w14:textId="3CCF8732" w:rsidR="00495BE0" w:rsidRDefault="00495BE0" w:rsidP="00495BE0">
      <w:pPr>
        <w:pStyle w:val="Heading3"/>
      </w:pPr>
      <w:r>
        <w:t>Suitable specimen types</w:t>
      </w:r>
    </w:p>
    <w:p w14:paraId="62A8AAC6" w14:textId="31D9CB5E" w:rsidR="00495BE0" w:rsidRDefault="00691C24" w:rsidP="00495BE0">
      <w:r>
        <w:t xml:space="preserve">Suitable clinical specimens depend on the </w:t>
      </w:r>
      <w:r w:rsidR="00B00AB1">
        <w:t xml:space="preserve">clinical presentation and infective foci, and may include </w:t>
      </w:r>
      <w:r w:rsidR="007D5491">
        <w:t>sputum, urine, pus, tissue</w:t>
      </w:r>
      <w:r w:rsidR="000E6953">
        <w:t>, and body fluids</w:t>
      </w:r>
      <w:r w:rsidR="007D5491">
        <w:t>.</w:t>
      </w:r>
    </w:p>
    <w:p w14:paraId="79596792" w14:textId="2FC66892" w:rsidR="00AE5C18" w:rsidRDefault="00AE5C18" w:rsidP="00AE5C18">
      <w:pPr>
        <w:pStyle w:val="Heading3"/>
      </w:pPr>
      <w:r>
        <w:t>Specimen collection and handling</w:t>
      </w:r>
    </w:p>
    <w:p w14:paraId="75E74E43" w14:textId="5114FD7A" w:rsidR="00AE5C18" w:rsidRDefault="00541F99" w:rsidP="00AE5C18">
      <w:r>
        <w:t>Specimens should be kept cool and transported to the laboratory as soon as possible after collection.</w:t>
      </w:r>
    </w:p>
    <w:p w14:paraId="51DAD002" w14:textId="77777777" w:rsidR="00DC3F16" w:rsidRDefault="00DC3F16" w:rsidP="00AE5C18"/>
    <w:p w14:paraId="7BAC5D0C" w14:textId="5590DD42" w:rsidR="00495BE0" w:rsidRDefault="00495BE0" w:rsidP="00495BE0">
      <w:pPr>
        <w:pStyle w:val="Heading3"/>
      </w:pPr>
      <w:r>
        <w:t>Test sensitivity</w:t>
      </w:r>
    </w:p>
    <w:p w14:paraId="1E7A7D83" w14:textId="21D81C2F" w:rsidR="00495BE0" w:rsidRDefault="004308D7" w:rsidP="00495BE0">
      <w:r>
        <w:t>Sensitivity v</w:t>
      </w:r>
      <w:r w:rsidR="00541F99">
        <w:t>aries by the</w:t>
      </w:r>
      <w:r w:rsidR="009A208D">
        <w:t xml:space="preserve"> specimen type and the</w:t>
      </w:r>
      <w:r w:rsidR="00541F99">
        <w:t xml:space="preserve"> molecular targets chosen. </w:t>
      </w:r>
      <w:r w:rsidR="00E32680">
        <w:t>The TTS1-</w:t>
      </w:r>
      <w:r w:rsidR="00E32680">
        <w:rPr>
          <w:i/>
          <w:iCs/>
        </w:rPr>
        <w:t>orf2</w:t>
      </w:r>
      <w:r w:rsidR="00E32680">
        <w:t xml:space="preserve"> assay has high sensitivity on </w:t>
      </w:r>
      <w:r w:rsidR="00F533CA">
        <w:t>pus</w:t>
      </w:r>
      <w:r w:rsidR="00750034">
        <w:t xml:space="preserve"> and sputum, and lower sensitivity on </w:t>
      </w:r>
      <w:r w:rsidR="0064101F">
        <w:t>blood specimens</w:t>
      </w:r>
      <w:r w:rsidR="00C772E1">
        <w:fldChar w:fldCharType="begin">
          <w:fldData xml:space="preserve">PEVuZE5vdGU+PENpdGU+PEF1dGhvcj5Ob3BhcmF0dmFyYWtvcm48L0F1dGhvcj48WWVhcj4yMDIz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</w:fldData>
        </w:fldChar>
      </w:r>
      <w:r w:rsidR="00A13807">
        <w:instrText xml:space="preserve"> ADDIN EN.CITE </w:instrText>
      </w:r>
      <w:r w:rsidR="00A13807">
        <w:fldChar w:fldCharType="begin">
          <w:fldData xml:space="preserve">PEVuZE5vdGU+PENpdGU+PEF1dGhvcj5Ob3BhcmF0dmFyYWtvcm48L0F1dGhvcj48WWVhcj4yMDIz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</w:fldData>
        </w:fldChar>
      </w:r>
      <w:r w:rsidR="00A13807">
        <w:instrText xml:space="preserve"> ADDIN EN.CITE.DATA </w:instrText>
      </w:r>
      <w:r w:rsidR="00A13807">
        <w:fldChar w:fldCharType="end"/>
      </w:r>
      <w:r w:rsidR="00C772E1">
        <w:fldChar w:fldCharType="separate"/>
      </w:r>
      <w:r w:rsidR="00A13807" w:rsidRPr="00A13807">
        <w:rPr>
          <w:noProof/>
          <w:vertAlign w:val="superscript"/>
        </w:rPr>
        <w:t>41,42</w:t>
      </w:r>
      <w:r w:rsidR="00C772E1">
        <w:fldChar w:fldCharType="end"/>
      </w:r>
      <w:r w:rsidR="0064101F">
        <w:t>.</w:t>
      </w:r>
    </w:p>
    <w:p w14:paraId="5C2DD0A5" w14:textId="651B5F3D" w:rsidR="00495BE0" w:rsidRDefault="00495BE0" w:rsidP="00495BE0">
      <w:pPr>
        <w:pStyle w:val="Heading3"/>
      </w:pPr>
      <w:r>
        <w:t>Test specificity</w:t>
      </w:r>
    </w:p>
    <w:p w14:paraId="64AA43C6" w14:textId="7784D104" w:rsidR="00495BE0" w:rsidRPr="004F61C6" w:rsidRDefault="008F361E" w:rsidP="00495BE0">
      <w:r>
        <w:t>Specificity v</w:t>
      </w:r>
      <w:r w:rsidR="00541F99">
        <w:t>aries by the molecular targets chosen</w:t>
      </w:r>
      <w:r>
        <w:t xml:space="preserve">, but </w:t>
      </w:r>
      <w:r w:rsidR="00541F99">
        <w:t xml:space="preserve">has been reported to be </w:t>
      </w:r>
      <w:r w:rsidR="00AC7177">
        <w:t>100% on the TTS1-</w:t>
      </w:r>
      <w:r w:rsidR="00AC7177">
        <w:rPr>
          <w:i/>
          <w:iCs/>
        </w:rPr>
        <w:t>orf2</w:t>
      </w:r>
      <w:r w:rsidR="00AC7177">
        <w:t xml:space="preserve"> assay</w:t>
      </w:r>
      <w:r w:rsidR="00C772E1">
        <w:fldChar w:fldCharType="begin">
          <w:fldData xml:space="preserve">PEVuZE5vdGU+PENpdGU+PEF1dGhvcj5Ob3ZhazwvQXV0aG9yPjxZZWFyPjIwMDY8L1llYXI+PFJl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</w:fldData>
        </w:fldChar>
      </w:r>
      <w:r w:rsidR="00A13807">
        <w:instrText xml:space="preserve"> ADDIN EN.CITE </w:instrText>
      </w:r>
      <w:r w:rsidR="00A13807">
        <w:fldChar w:fldCharType="begin">
          <w:fldData xml:space="preserve">PEVuZE5vdGU+PENpdGU+PEF1dGhvcj5Ob3ZhazwvQXV0aG9yPjxZZWFyPjIwMDY8L1llYXI+PFJl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</w:fldData>
        </w:fldChar>
      </w:r>
      <w:r w:rsidR="00A13807">
        <w:instrText xml:space="preserve"> ADDIN EN.CITE.DATA </w:instrText>
      </w:r>
      <w:r w:rsidR="00A13807">
        <w:fldChar w:fldCharType="end"/>
      </w:r>
      <w:r w:rsidR="00C772E1">
        <w:fldChar w:fldCharType="separate"/>
      </w:r>
      <w:r w:rsidR="00A13807" w:rsidRPr="00A13807">
        <w:rPr>
          <w:noProof/>
          <w:vertAlign w:val="superscript"/>
        </w:rPr>
        <w:t>40</w:t>
      </w:r>
      <w:r w:rsidR="00C772E1">
        <w:fldChar w:fldCharType="end"/>
      </w:r>
      <w:r w:rsidR="00541F99">
        <w:t>.</w:t>
      </w:r>
    </w:p>
    <w:p w14:paraId="72F6EA1A" w14:textId="15FD319E" w:rsidR="00495BE0" w:rsidRDefault="00495BE0" w:rsidP="00495BE0">
      <w:pPr>
        <w:pStyle w:val="Heading3"/>
      </w:pPr>
      <w:r>
        <w:t>Predictive values</w:t>
      </w:r>
    </w:p>
    <w:p w14:paraId="057FEC39" w14:textId="050DB135" w:rsidR="00495BE0" w:rsidRDefault="00541F99" w:rsidP="00495BE0">
      <w:r>
        <w:t xml:space="preserve">A negative </w:t>
      </w:r>
      <w:r w:rsidR="008F361E">
        <w:t>nucleic acid amplification test</w:t>
      </w:r>
      <w:r>
        <w:t xml:space="preserve"> </w:t>
      </w:r>
      <w:r w:rsidR="00666632">
        <w:t>does not</w:t>
      </w:r>
      <w:r>
        <w:t xml:space="preserve"> preclude melioidosis.</w:t>
      </w:r>
    </w:p>
    <w:p w14:paraId="1795F517" w14:textId="7A971F22" w:rsidR="00495BE0" w:rsidRDefault="00495BE0" w:rsidP="00495BE0">
      <w:pPr>
        <w:pStyle w:val="Heading3"/>
      </w:pPr>
      <w:r>
        <w:t>Suitable test acceptance criteria</w:t>
      </w:r>
    </w:p>
    <w:p w14:paraId="6EE8378A" w14:textId="64F5B5DF" w:rsidR="00495BE0" w:rsidRDefault="0049301A" w:rsidP="00495BE0">
      <w:r>
        <w:t>Detection of in</w:t>
      </w:r>
      <w:r w:rsidR="00510C28">
        <w:t>-</w:t>
      </w:r>
      <w:r>
        <w:t xml:space="preserve">house targets </w:t>
      </w:r>
      <w:r w:rsidR="00A50788">
        <w:t>should be accompanied by</w:t>
      </w:r>
      <w:r>
        <w:t xml:space="preserve"> acceptable performance of all negative and positive controls included in the assay. Commercial assays should be interpreted according to manufacturer’s instructions.</w:t>
      </w:r>
    </w:p>
    <w:p w14:paraId="5DA78E36" w14:textId="13D40AD3" w:rsidR="00495BE0" w:rsidRDefault="00495BE0" w:rsidP="00495BE0">
      <w:pPr>
        <w:pStyle w:val="Heading3"/>
      </w:pPr>
      <w:r>
        <w:t>Suitable test validation criteria</w:t>
      </w:r>
    </w:p>
    <w:p w14:paraId="000788CF" w14:textId="4314CE11" w:rsidR="00495BE0" w:rsidRDefault="0047507F" w:rsidP="00495BE0">
      <w:r>
        <w:t>Nucleic acid amplification</w:t>
      </w:r>
      <w:r w:rsidR="00541F99">
        <w:t xml:space="preserve"> methods used for </w:t>
      </w:r>
      <w:r w:rsidR="00541F99">
        <w:rPr>
          <w:i/>
        </w:rPr>
        <w:t>B. pseudomallei</w:t>
      </w:r>
      <w:r w:rsidR="00541F99">
        <w:t xml:space="preserve"> should undergo verification or validation using a well</w:t>
      </w:r>
      <w:r>
        <w:t xml:space="preserve"> </w:t>
      </w:r>
      <w:r w:rsidR="00541F99">
        <w:t>characterised, geographically diverse collection of isolates including near</w:t>
      </w:r>
      <w:r w:rsidR="00AA7579">
        <w:t xml:space="preserve"> </w:t>
      </w:r>
      <w:r w:rsidR="00541F99">
        <w:t xml:space="preserve">neighbour species as well as known positive clinical samples. </w:t>
      </w:r>
    </w:p>
    <w:p w14:paraId="3C1822D9" w14:textId="08621887" w:rsidR="00495BE0" w:rsidRDefault="00495BE0" w:rsidP="00495BE0">
      <w:pPr>
        <w:pStyle w:val="Heading3"/>
      </w:pPr>
      <w:r>
        <w:t>Suitable internal controls</w:t>
      </w:r>
    </w:p>
    <w:p w14:paraId="04FDBAC6" w14:textId="3340B925" w:rsidR="00495BE0" w:rsidRPr="004F61C6" w:rsidRDefault="00742DB5" w:rsidP="00495BE0">
      <w:r>
        <w:t>Testing on d</w:t>
      </w:r>
      <w:r w:rsidR="0049301A">
        <w:t xml:space="preserve">irect clinical samples should ideally </w:t>
      </w:r>
      <w:r>
        <w:t>include</w:t>
      </w:r>
      <w:r w:rsidR="0049301A">
        <w:t xml:space="preserve"> an extraction and</w:t>
      </w:r>
      <w:r w:rsidR="00741B66">
        <w:t xml:space="preserve"> an</w:t>
      </w:r>
      <w:r w:rsidR="0049301A">
        <w:t xml:space="preserve"> amplification control to rule out inadequate DNA concentration</w:t>
      </w:r>
      <w:r w:rsidR="00733C5A">
        <w:t xml:space="preserve"> or inhibition</w:t>
      </w:r>
      <w:r w:rsidR="00AA7579">
        <w:t>.</w:t>
      </w:r>
    </w:p>
    <w:p w14:paraId="14F2FA2D" w14:textId="11A9B892" w:rsidR="00495BE0" w:rsidRDefault="00495BE0" w:rsidP="00495BE0">
      <w:pPr>
        <w:pStyle w:val="Heading3"/>
      </w:pPr>
      <w:r>
        <w:t xml:space="preserve">Suitable external quality </w:t>
      </w:r>
      <w:r w:rsidR="00762AA6">
        <w:t>assurance</w:t>
      </w:r>
      <w:r>
        <w:t xml:space="preserve"> program</w:t>
      </w:r>
      <w:r w:rsidR="00762AA6">
        <w:t xml:space="preserve"> and proficiency testing</w:t>
      </w:r>
    </w:p>
    <w:p w14:paraId="2F9444BD" w14:textId="4FA36364" w:rsidR="00495BE0" w:rsidRDefault="00741B66" w:rsidP="00741B66">
      <w:r>
        <w:t xml:space="preserve">The </w:t>
      </w:r>
      <w:r w:rsidR="0049301A">
        <w:t xml:space="preserve">RCPA Biosecurity external quality assurance program includes </w:t>
      </w:r>
      <w:r w:rsidR="0049301A">
        <w:rPr>
          <w:i/>
        </w:rPr>
        <w:t>B. pseudomallei</w:t>
      </w:r>
      <w:r w:rsidR="0049301A">
        <w:t>.</w:t>
      </w:r>
    </w:p>
    <w:p w14:paraId="3D183CC1" w14:textId="058CABE6" w:rsidR="00C000BA" w:rsidRDefault="00BE0C24" w:rsidP="0049301A">
      <w:pPr>
        <w:pStyle w:val="Heading2"/>
      </w:pPr>
      <w:r>
        <w:t>Serolog</w:t>
      </w:r>
      <w:r w:rsidR="00A458D9">
        <w:t>y</w:t>
      </w:r>
    </w:p>
    <w:p w14:paraId="0A3EFF43" w14:textId="71595F2D" w:rsidR="0049301A" w:rsidRPr="0049301A" w:rsidRDefault="0049301A" w:rsidP="008667F4">
      <w:r w:rsidRPr="0013327C">
        <w:rPr>
          <w:shd w:val="clear" w:color="auto" w:fill="FFFFFF"/>
        </w:rPr>
        <w:t>Serology has limited utility in the diagnosis of acute meliodosis</w:t>
      </w:r>
      <w:r w:rsidR="00573919">
        <w:rPr>
          <w:shd w:val="clear" w:color="auto" w:fill="FFFFFF"/>
        </w:rPr>
        <w:t xml:space="preserve"> due to poor performance characteristics</w:t>
      </w:r>
      <w:r w:rsidR="00D32AD3">
        <w:rPr>
          <w:shd w:val="clear" w:color="auto" w:fill="FFFFFF"/>
        </w:rPr>
        <w:t>. Its main role is as an adjunct to diagnosis in patients with infection at a site difficult to sample</w:t>
      </w:r>
      <w:r w:rsidR="00FD4CA1">
        <w:rPr>
          <w:shd w:val="clear" w:color="auto" w:fill="FFFFFF"/>
        </w:rPr>
        <w:t>, such as</w:t>
      </w:r>
      <w:r w:rsidR="00ED1DC1">
        <w:rPr>
          <w:shd w:val="clear" w:color="auto" w:fill="FFFFFF"/>
        </w:rPr>
        <w:t xml:space="preserve"> neurologic melioidosis where there is</w:t>
      </w:r>
      <w:r w:rsidR="00FD4CA1">
        <w:rPr>
          <w:shd w:val="clear" w:color="auto" w:fill="FFFFFF"/>
        </w:rPr>
        <w:t xml:space="preserve"> meningoencephalitis</w:t>
      </w:r>
      <w:r w:rsidR="00ED1DC1">
        <w:rPr>
          <w:shd w:val="clear" w:color="auto" w:fill="FFFFFF"/>
        </w:rPr>
        <w:t xml:space="preserve"> or brain abscess</w:t>
      </w:r>
      <w:r w:rsidR="00FD4CA1">
        <w:rPr>
          <w:shd w:val="clear" w:color="auto" w:fill="FFFFFF"/>
        </w:rPr>
        <w:t>.</w:t>
      </w:r>
      <w:r w:rsidR="0013327C">
        <w:rPr>
          <w:shd w:val="clear" w:color="auto" w:fill="FFFFFF"/>
        </w:rPr>
        <w:t xml:space="preserve"> </w:t>
      </w:r>
      <w:r w:rsidRPr="0013327C">
        <w:rPr>
          <w:shd w:val="clear" w:color="auto" w:fill="FFFFFF"/>
        </w:rPr>
        <w:t xml:space="preserve">The </w:t>
      </w:r>
      <w:r w:rsidR="003121D6">
        <w:rPr>
          <w:shd w:val="clear" w:color="auto" w:fill="FFFFFF"/>
        </w:rPr>
        <w:t>indirect haemagglutination assay (IHA)</w:t>
      </w:r>
      <w:r w:rsidR="004E4E60">
        <w:rPr>
          <w:shd w:val="clear" w:color="auto" w:fill="FFFFFF"/>
        </w:rPr>
        <w:t xml:space="preserve"> is the most widely used assay</w:t>
      </w:r>
      <w:r w:rsidR="009B0AE0">
        <w:rPr>
          <w:shd w:val="clear" w:color="auto" w:fill="FFFFFF"/>
        </w:rPr>
        <w:t>. This test is</w:t>
      </w:r>
      <w:r w:rsidR="0010012C">
        <w:rPr>
          <w:shd w:val="clear" w:color="auto" w:fill="FFFFFF"/>
        </w:rPr>
        <w:t xml:space="preserve"> not well standardised between laboratories</w:t>
      </w:r>
      <w:r w:rsidR="00042B7A">
        <w:rPr>
          <w:shd w:val="clear" w:color="auto" w:fill="FFFFFF"/>
        </w:rPr>
        <w:t xml:space="preserve"> due to reliance on </w:t>
      </w:r>
      <w:r w:rsidR="00EB22EF">
        <w:rPr>
          <w:shd w:val="clear" w:color="auto" w:fill="FFFFFF"/>
        </w:rPr>
        <w:t xml:space="preserve">sheep red cells sensitised to local </w:t>
      </w:r>
      <w:r w:rsidR="00EB22EF">
        <w:rPr>
          <w:i/>
          <w:iCs/>
          <w:shd w:val="clear" w:color="auto" w:fill="FFFFFF"/>
        </w:rPr>
        <w:t>B. pseudomallei</w:t>
      </w:r>
      <w:r w:rsidR="00EB22EF">
        <w:rPr>
          <w:shd w:val="clear" w:color="auto" w:fill="FFFFFF"/>
        </w:rPr>
        <w:t xml:space="preserve"> strains</w:t>
      </w:r>
      <w:r w:rsidR="0010012C">
        <w:rPr>
          <w:shd w:val="clear" w:color="auto" w:fill="FFFFFF"/>
        </w:rPr>
        <w:t>, and</w:t>
      </w:r>
      <w:r w:rsidR="006C7F65">
        <w:rPr>
          <w:shd w:val="clear" w:color="auto" w:fill="FFFFFF"/>
        </w:rPr>
        <w:t xml:space="preserve"> has poor sensitivity early in infection, and poor specificity in endemic areas to </w:t>
      </w:r>
      <w:r w:rsidR="009B0AE0">
        <w:rPr>
          <w:shd w:val="clear" w:color="auto" w:fill="FFFFFF"/>
        </w:rPr>
        <w:t>high levels of background seropositivity</w:t>
      </w:r>
      <w:r w:rsidR="00C772E1">
        <w:rPr>
          <w:shd w:val="clear" w:color="auto" w:fill="FFFFFF"/>
        </w:rPr>
        <w:fldChar w:fldCharType="begin"/>
      </w:r>
      <w:r w:rsidR="00A13807">
        <w:rPr>
          <w:shd w:val="clear" w:color="auto" w:fill="FFFFFF"/>
        </w:rPr>
        <w:instrText xml:space="preserve"> ADDIN EN.CITE &lt;EndNote&gt;&lt;Cite&gt;&lt;Author&gt;Cheng&lt;/Author&gt;&lt;Year&gt;2006&lt;/Year&gt;&lt;RecNum&gt;1435&lt;/RecNum&gt;&lt;DisplayText&gt;&lt;style face="superscript"&gt;43&lt;/style&gt;&lt;/DisplayText&gt;&lt;record&gt;&lt;rec-number&gt;1435&lt;/rec-number&gt;&lt;foreign-keys&gt;&lt;key app="EN" db-id="s0dzapae2xaaf9earv6x9rrkxef05w99s0p2" timestamp="1668662879"&gt;1435&lt;/key&gt;&lt;/foreign-keys&gt;&lt;ref-type name="Journal Article"&gt;17&lt;/ref-type&gt;&lt;contributors&gt;&lt;authors&gt;&lt;author&gt;Cheng, A. C.&lt;/author&gt;&lt;author&gt;O&amp;apos;Brien, M.&lt;/author&gt;&lt;author&gt;Freeman, K.&lt;/author&gt;&lt;author&gt;Lum, G.&lt;/author&gt;&lt;author&gt;Currie, B. J.&lt;/author&gt;&lt;/authors&gt;&lt;/contributors&gt;&lt;auth-address&gt;Menzies School of Health Research, Charles Darwin University, Darwin, Northern Territory, Australia.&lt;/auth-address&gt;&lt;titles&gt;&lt;title&gt;Indirect hemagglutination assay in patients with melioidosis in northern Australia&lt;/title&gt;&lt;secondary-title&gt;Am J Trop Med Hyg&lt;/secondary-title&gt;&lt;/titles&gt;&lt;periodical&gt;&lt;full-title&gt;Am J Trop Med Hyg&lt;/full-title&gt;&lt;abbr-1&gt;The American journal of tropical medicine and hygiene&lt;/abbr-1&gt;&lt;/periodical&gt;&lt;pages&gt;330-4&lt;/pages&gt;&lt;volume&gt;74&lt;/volume&gt;&lt;number&gt;2&lt;/number&gt;&lt;edition&gt;2006/02/14&lt;/edition&gt;&lt;keywords&gt;&lt;keyword&gt;Adolescent&lt;/keyword&gt;&lt;keyword&gt;Adult&lt;/keyword&gt;&lt;keyword&gt;Antibodies, Bacterial/analysis&lt;/keyword&gt;&lt;keyword&gt;Burkholderia pseudomallei/*isolation &amp;amp; purification&lt;/keyword&gt;&lt;keyword&gt;Child&lt;/keyword&gt;&lt;keyword&gt;Female&lt;/keyword&gt;&lt;keyword&gt;Hemagglutination Tests/*methods&lt;/keyword&gt;&lt;keyword&gt;Humans&lt;/keyword&gt;&lt;keyword&gt;Male&lt;/keyword&gt;&lt;keyword&gt;Melioidosis/*epidemiology/etiology&lt;/keyword&gt;&lt;keyword&gt;Middle Aged&lt;/keyword&gt;&lt;keyword&gt;Northern Territory/epidemiology&lt;/keyword&gt;&lt;keyword&gt;Predictive Value of Tests&lt;/keyword&gt;&lt;keyword&gt;Sensitivity and Specificity&lt;/keyword&gt;&lt;/keywords&gt;&lt;dates&gt;&lt;year&gt;2006&lt;/year&gt;&lt;pub-dates&gt;&lt;date&gt;Feb&lt;/date&gt;&lt;/pub-dates&gt;&lt;/dates&gt;&lt;isbn&gt;0002-9637 (Print)&amp;#xD;0002-9637 (Linking)&lt;/isbn&gt;&lt;accession-num&gt;16474092&lt;/accession-num&gt;&lt;urls&gt;&lt;related-urls&gt;&lt;url&gt;https://www.ncbi.nlm.nih.gov/pubmed/16474092&lt;/url&gt;&lt;/related-urls&gt;&lt;/urls&gt;&lt;/record&gt;&lt;/Cite&gt;&lt;/EndNote&gt;</w:instrText>
      </w:r>
      <w:r w:rsidR="00C772E1">
        <w:rPr>
          <w:shd w:val="clear" w:color="auto" w:fill="FFFFFF"/>
        </w:rPr>
        <w:fldChar w:fldCharType="separate"/>
      </w:r>
      <w:r w:rsidR="00A13807" w:rsidRPr="00A13807">
        <w:rPr>
          <w:noProof/>
          <w:shd w:val="clear" w:color="auto" w:fill="FFFFFF"/>
          <w:vertAlign w:val="superscript"/>
        </w:rPr>
        <w:t>43</w:t>
      </w:r>
      <w:r w:rsidR="00C772E1">
        <w:rPr>
          <w:shd w:val="clear" w:color="auto" w:fill="FFFFFF"/>
        </w:rPr>
        <w:fldChar w:fldCharType="end"/>
      </w:r>
      <w:r w:rsidR="00334CEB">
        <w:rPr>
          <w:shd w:val="clear" w:color="auto" w:fill="FFFFFF"/>
        </w:rPr>
        <w:t xml:space="preserve">. </w:t>
      </w:r>
      <w:r w:rsidR="000D074A">
        <w:rPr>
          <w:shd w:val="clear" w:color="auto" w:fill="FFFFFF"/>
        </w:rPr>
        <w:t>Newer</w:t>
      </w:r>
      <w:r w:rsidRPr="0013327C">
        <w:rPr>
          <w:shd w:val="clear" w:color="auto" w:fill="FFFFFF"/>
        </w:rPr>
        <w:t xml:space="preserve"> </w:t>
      </w:r>
      <w:r w:rsidR="00A458D9">
        <w:rPr>
          <w:shd w:val="clear" w:color="auto" w:fill="FFFFFF"/>
        </w:rPr>
        <w:t>enzyme-linked immunoassays</w:t>
      </w:r>
      <w:r w:rsidR="0010012C">
        <w:rPr>
          <w:shd w:val="clear" w:color="auto" w:fill="FFFFFF"/>
        </w:rPr>
        <w:t xml:space="preserve"> for detection of </w:t>
      </w:r>
      <w:r w:rsidR="000D074A">
        <w:rPr>
          <w:shd w:val="clear" w:color="auto" w:fill="FFFFFF"/>
        </w:rPr>
        <w:t>antibodies against haemolysin coregulated protein 1 (Hcp1) and O polysaccharide have demonstrated better performance</w:t>
      </w:r>
      <w:r w:rsidR="00EB22EF">
        <w:rPr>
          <w:shd w:val="clear" w:color="auto" w:fill="FFFFFF"/>
        </w:rPr>
        <w:t xml:space="preserve"> but are not widely available</w:t>
      </w:r>
      <w:r w:rsidR="00C772E1">
        <w:rPr>
          <w:shd w:val="clear" w:color="auto" w:fill="FFFFFF"/>
        </w:rPr>
        <w:fldChar w:fldCharType="begin">
          <w:fldData xml:space="preserve">PEVuZE5vdGU+PENpdGU+PEF1dGhvcj5QdW1wdWFuZzwvQXV0aG9yPjxZZWFyPjIwMTc8L1llYXI+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</w:fldData>
        </w:fldChar>
      </w:r>
      <w:r w:rsidR="00A13807">
        <w:rPr>
          <w:shd w:val="clear" w:color="auto" w:fill="FFFFFF"/>
        </w:rPr>
        <w:instrText xml:space="preserve"> ADDIN EN.CITE </w:instrText>
      </w:r>
      <w:r w:rsidR="00A13807">
        <w:rPr>
          <w:shd w:val="clear" w:color="auto" w:fill="FFFFFF"/>
        </w:rPr>
        <w:fldChar w:fldCharType="begin">
          <w:fldData xml:space="preserve">PEVuZE5vdGU+PENpdGU+PEF1dGhvcj5QdW1wdWFuZzwvQXV0aG9yPjxZZWFyPjIwMTc8L1llYXI+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</w:fldData>
        </w:fldChar>
      </w:r>
      <w:r w:rsidR="00A13807">
        <w:rPr>
          <w:shd w:val="clear" w:color="auto" w:fill="FFFFFF"/>
        </w:rPr>
        <w:instrText xml:space="preserve"> ADDIN EN.CITE.DATA </w:instrText>
      </w:r>
      <w:r w:rsidR="00A13807">
        <w:rPr>
          <w:shd w:val="clear" w:color="auto" w:fill="FFFFFF"/>
        </w:rPr>
      </w:r>
      <w:r w:rsidR="00A13807">
        <w:rPr>
          <w:shd w:val="clear" w:color="auto" w:fill="FFFFFF"/>
        </w:rPr>
        <w:fldChar w:fldCharType="end"/>
      </w:r>
      <w:r w:rsidR="00C772E1">
        <w:rPr>
          <w:shd w:val="clear" w:color="auto" w:fill="FFFFFF"/>
        </w:rPr>
      </w:r>
      <w:r w:rsidR="00C772E1">
        <w:rPr>
          <w:shd w:val="clear" w:color="auto" w:fill="FFFFFF"/>
        </w:rPr>
        <w:fldChar w:fldCharType="separate"/>
      </w:r>
      <w:r w:rsidR="00A13807" w:rsidRPr="00A13807">
        <w:rPr>
          <w:noProof/>
          <w:shd w:val="clear" w:color="auto" w:fill="FFFFFF"/>
          <w:vertAlign w:val="superscript"/>
        </w:rPr>
        <w:t>44</w:t>
      </w:r>
      <w:r w:rsidR="00C772E1">
        <w:rPr>
          <w:shd w:val="clear" w:color="auto" w:fill="FFFFFF"/>
        </w:rPr>
        <w:fldChar w:fldCharType="end"/>
      </w:r>
      <w:r w:rsidR="000D074A">
        <w:rPr>
          <w:shd w:val="clear" w:color="auto" w:fill="FFFFFF"/>
        </w:rPr>
        <w:t>.</w:t>
      </w:r>
      <w:r w:rsidRPr="0013327C">
        <w:rPr>
          <w:shd w:val="clear" w:color="auto" w:fill="FFFFFF"/>
        </w:rPr>
        <w:t xml:space="preserve"> Diagnostic criteria, action thresholds and interpretation of results depend on the local epidemiology of melioidosis.  </w:t>
      </w:r>
    </w:p>
    <w:p w14:paraId="747BA2F9" w14:textId="77777777" w:rsidR="0049301A" w:rsidRDefault="0049301A" w:rsidP="0049301A">
      <w:pPr>
        <w:pStyle w:val="Heading3"/>
      </w:pPr>
      <w:r>
        <w:t>Suitable specimen types</w:t>
      </w:r>
    </w:p>
    <w:p w14:paraId="1BBC344F" w14:textId="4FA0438C" w:rsidR="008074F4" w:rsidRPr="008074F4" w:rsidRDefault="008074F4" w:rsidP="008667F4">
      <w:r>
        <w:t>Serum</w:t>
      </w:r>
    </w:p>
    <w:p w14:paraId="4AD58432" w14:textId="77777777" w:rsidR="008074F4" w:rsidRDefault="008074F4" w:rsidP="008074F4">
      <w:pPr>
        <w:pStyle w:val="Heading3"/>
      </w:pPr>
      <w:r>
        <w:t>Specimen collection and handling</w:t>
      </w:r>
    </w:p>
    <w:p w14:paraId="7C3D60AE" w14:textId="77777777" w:rsidR="008074F4" w:rsidRPr="008074F4" w:rsidRDefault="008074F4" w:rsidP="008074F4">
      <w:r w:rsidRPr="008074F4">
        <w:t>Specimens should be kept cool and transported to the laboratory as soon as possible after collection.</w:t>
      </w:r>
    </w:p>
    <w:p w14:paraId="1AF3175C" w14:textId="77777777" w:rsidR="008074F4" w:rsidRDefault="008074F4" w:rsidP="008074F4">
      <w:pPr>
        <w:pStyle w:val="Heading3"/>
      </w:pPr>
      <w:r>
        <w:t>Test sensitivity</w:t>
      </w:r>
    </w:p>
    <w:p w14:paraId="2FB1C5D4" w14:textId="46840365" w:rsidR="008074F4" w:rsidRDefault="00F34AB1" w:rsidP="008074F4">
      <w:r>
        <w:t>Sensitivity v</w:t>
      </w:r>
      <w:r w:rsidR="008074F4">
        <w:t xml:space="preserve">aries by the assay used. </w:t>
      </w:r>
    </w:p>
    <w:p w14:paraId="51FF1F38" w14:textId="77777777" w:rsidR="008074F4" w:rsidRDefault="008074F4" w:rsidP="008074F4">
      <w:pPr>
        <w:pStyle w:val="Heading3"/>
      </w:pPr>
      <w:r>
        <w:t>Test specificity</w:t>
      </w:r>
    </w:p>
    <w:p w14:paraId="7F9CF5A3" w14:textId="2DA5B01F" w:rsidR="008074F4" w:rsidRPr="004F61C6" w:rsidRDefault="00F34AB1" w:rsidP="008074F4">
      <w:r>
        <w:t>Specificity v</w:t>
      </w:r>
      <w:r w:rsidR="008074F4">
        <w:t xml:space="preserve">aries by the assay used. </w:t>
      </w:r>
    </w:p>
    <w:p w14:paraId="26DFB5DD" w14:textId="77777777" w:rsidR="008074F4" w:rsidRDefault="008074F4" w:rsidP="008074F4">
      <w:pPr>
        <w:pStyle w:val="Heading3"/>
      </w:pPr>
      <w:r>
        <w:t>Predictive values</w:t>
      </w:r>
    </w:p>
    <w:p w14:paraId="16E2819D" w14:textId="300B1225" w:rsidR="008074F4" w:rsidRPr="00F34AB1" w:rsidRDefault="008074F4" w:rsidP="00F34AB1">
      <w:pPr>
        <w:pStyle w:val="Heading3"/>
        <w:numPr>
          <w:ilvl w:val="0"/>
          <w:numId w:val="0"/>
        </w:numPr>
        <w:rPr>
          <w:rFonts w:eastAsiaTheme="minorHAnsi"/>
          <w:color w:val="auto"/>
          <w:sz w:val="22"/>
          <w:szCs w:val="22"/>
          <w:shd w:val="clear" w:color="auto" w:fill="auto"/>
        </w:rPr>
      </w:pPr>
      <w:r w:rsidRPr="008074F4">
        <w:rPr>
          <w:rFonts w:eastAsiaTheme="minorHAnsi"/>
          <w:color w:val="auto"/>
          <w:sz w:val="22"/>
          <w:szCs w:val="22"/>
          <w:shd w:val="clear" w:color="auto" w:fill="auto"/>
        </w:rPr>
        <w:t>Serology has limited utility in the diagnosis of acute melio</w:t>
      </w:r>
      <w:r w:rsidR="000103C2">
        <w:rPr>
          <w:rFonts w:eastAsiaTheme="minorHAnsi"/>
          <w:color w:val="auto"/>
          <w:sz w:val="22"/>
          <w:szCs w:val="22"/>
          <w:shd w:val="clear" w:color="auto" w:fill="auto"/>
        </w:rPr>
        <w:t>i</w:t>
      </w:r>
      <w:r w:rsidRPr="008074F4">
        <w:rPr>
          <w:rFonts w:eastAsiaTheme="minorHAnsi"/>
          <w:color w:val="auto"/>
          <w:sz w:val="22"/>
          <w:szCs w:val="22"/>
          <w:shd w:val="clear" w:color="auto" w:fill="auto"/>
        </w:rPr>
        <w:t xml:space="preserve">dosis, particularly in endemic areas due to high background antibody positivity. </w:t>
      </w:r>
      <w:r w:rsidR="0086431E">
        <w:rPr>
          <w:rFonts w:eastAsiaTheme="minorHAnsi"/>
          <w:color w:val="auto"/>
          <w:sz w:val="22"/>
          <w:szCs w:val="22"/>
          <w:shd w:val="clear" w:color="auto" w:fill="auto"/>
        </w:rPr>
        <w:t>F</w:t>
      </w:r>
      <w:r w:rsidRPr="008074F4">
        <w:rPr>
          <w:rFonts w:eastAsiaTheme="minorHAnsi"/>
          <w:color w:val="auto"/>
          <w:sz w:val="22"/>
          <w:szCs w:val="22"/>
          <w:shd w:val="clear" w:color="auto" w:fill="auto"/>
        </w:rPr>
        <w:t xml:space="preserve">alse negative results </w:t>
      </w:r>
      <w:r w:rsidR="0086431E">
        <w:rPr>
          <w:rFonts w:eastAsiaTheme="minorHAnsi"/>
          <w:color w:val="auto"/>
          <w:sz w:val="22"/>
          <w:szCs w:val="22"/>
          <w:shd w:val="clear" w:color="auto" w:fill="auto"/>
        </w:rPr>
        <w:t>are common</w:t>
      </w:r>
      <w:r w:rsidRPr="008074F4">
        <w:rPr>
          <w:rFonts w:eastAsiaTheme="minorHAnsi"/>
          <w:color w:val="auto"/>
          <w:sz w:val="22"/>
          <w:szCs w:val="22"/>
          <w:shd w:val="clear" w:color="auto" w:fill="auto"/>
        </w:rPr>
        <w:t xml:space="preserve"> in early disease.</w:t>
      </w:r>
    </w:p>
    <w:p w14:paraId="06F1D144" w14:textId="5AC53588" w:rsidR="008074F4" w:rsidRDefault="008074F4" w:rsidP="00F34AB1">
      <w:pPr>
        <w:pStyle w:val="Heading3"/>
      </w:pPr>
      <w:r>
        <w:t>Suitable test acceptance criteria</w:t>
      </w:r>
    </w:p>
    <w:p w14:paraId="05F5D647" w14:textId="6AA62710" w:rsidR="008074F4" w:rsidRDefault="00606C60" w:rsidP="008074F4">
      <w:r>
        <w:t>There should be a</w:t>
      </w:r>
      <w:r w:rsidR="008074F4">
        <w:t xml:space="preserve">cceptable performance of all negative and positive controls included in the assay. </w:t>
      </w:r>
    </w:p>
    <w:p w14:paraId="432A1A97" w14:textId="77777777" w:rsidR="008074F4" w:rsidRDefault="008074F4" w:rsidP="008074F4">
      <w:pPr>
        <w:pStyle w:val="Heading3"/>
      </w:pPr>
      <w:r>
        <w:t>Suitable test validation criteria</w:t>
      </w:r>
    </w:p>
    <w:p w14:paraId="414AE08E" w14:textId="33B6E93E" w:rsidR="008074F4" w:rsidRDefault="008074F4" w:rsidP="008074F4">
      <w:r>
        <w:t xml:space="preserve">In house methods used for </w:t>
      </w:r>
      <w:r>
        <w:rPr>
          <w:i/>
        </w:rPr>
        <w:t>B. pseudomallei</w:t>
      </w:r>
      <w:r>
        <w:t xml:space="preserve"> serology should undergo verification or validation using known positive clinical samples. </w:t>
      </w:r>
    </w:p>
    <w:p w14:paraId="70958F49" w14:textId="77777777" w:rsidR="008074F4" w:rsidRDefault="008074F4" w:rsidP="008074F4">
      <w:pPr>
        <w:pStyle w:val="Heading3"/>
      </w:pPr>
      <w:r>
        <w:t>Suitable internal controls</w:t>
      </w:r>
    </w:p>
    <w:p w14:paraId="34A6CC58" w14:textId="60AC0A2F" w:rsidR="008074F4" w:rsidRPr="004F61C6" w:rsidRDefault="00FA6F0A" w:rsidP="008074F4">
      <w:r>
        <w:t>Positive and negative controls should be included</w:t>
      </w:r>
      <w:r w:rsidR="00C772E1">
        <w:t>.</w:t>
      </w:r>
    </w:p>
    <w:p w14:paraId="7DFA2A4D" w14:textId="77777777" w:rsidR="008074F4" w:rsidRDefault="008074F4" w:rsidP="008074F4">
      <w:pPr>
        <w:pStyle w:val="Heading3"/>
      </w:pPr>
      <w:r>
        <w:t>Suitable external quality assurance program and proficiency testing</w:t>
      </w:r>
    </w:p>
    <w:p w14:paraId="1C2AF636" w14:textId="23398423" w:rsidR="0049301A" w:rsidRPr="0049301A" w:rsidRDefault="00480585" w:rsidP="0049301A">
      <w:r>
        <w:t>Serology for melioidosis is conducted by few laboratories</w:t>
      </w:r>
      <w:r w:rsidR="00182249">
        <w:t>, and a specimen exchange arrangement may be needed for proficiency testing.</w:t>
      </w:r>
    </w:p>
    <w:p w14:paraId="58FC39D6" w14:textId="792DAE1A" w:rsidR="7BE273F7" w:rsidRDefault="7BE273F7" w:rsidP="123D1350">
      <w:pPr>
        <w:pStyle w:val="Heading1"/>
        <w:jc w:val="left"/>
      </w:pPr>
      <w:r w:rsidRPr="123D1350">
        <w:rPr>
          <w:rFonts w:ascii="Open Sans" w:eastAsia="Open Sans" w:hAnsi="Open Sans" w:cs="Open Sans"/>
          <w:color w:val="000000" w:themeColor="text1"/>
        </w:rPr>
        <w:t>Laboratory nomenclature for national data dictionary</w:t>
      </w:r>
    </w:p>
    <w:tbl>
      <w:tblPr>
        <w:tblStyle w:val="ListTable3-Accent11"/>
        <w:tblW w:w="0" w:type="auto"/>
        <w:tblLook w:val="04A0" w:firstRow="1" w:lastRow="0" w:firstColumn="1" w:lastColumn="0" w:noHBand="0" w:noVBand="1"/>
      </w:tblPr>
      <w:tblGrid>
        <w:gridCol w:w="3005"/>
        <w:gridCol w:w="3006"/>
        <w:gridCol w:w="3006"/>
      </w:tblGrid>
      <w:tr w:rsidR="0AF9E4E0" w14:paraId="02553D0C" w14:textId="77777777" w:rsidTr="074E99C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005" w:type="dxa"/>
          </w:tcPr>
          <w:p w14:paraId="0437B8DD" w14:textId="02484A69" w:rsidR="50F344E8" w:rsidRDefault="50F344E8" w:rsidP="0AF9E4E0">
            <w:pPr>
              <w:spacing w:before="120" w:after="120" w:line="240" w:lineRule="auto"/>
            </w:pPr>
            <w:r>
              <w:t>SNOMED CT code</w:t>
            </w:r>
          </w:p>
        </w:tc>
        <w:tc>
          <w:tcPr>
            <w:tcW w:w="3006" w:type="dxa"/>
          </w:tcPr>
          <w:p w14:paraId="270576BF" w14:textId="2316A61F" w:rsidR="45F50DE6" w:rsidRDefault="46B4C966" w:rsidP="0AF9E4E0">
            <w:pPr>
              <w:spacing w:before="120" w:after="120" w:line="240" w:lineRule="auto"/>
              <w:cnfStyle w:val="100000000000" w:firstRow="1" w:lastRow="0" w:firstColumn="0" w:lastColumn="0" w:oddVBand="0" w:evenVBand="0" w:oddHBand="0" w:evenHBand="0" w:firstRowFirstColumn="0" w:firstRowLastColumn="0" w:lastRowFirstColumn="0" w:lastRowLastColumn="0"/>
            </w:pPr>
            <w:r>
              <w:t>Concept</w:t>
            </w:r>
            <w:r w:rsidR="45F50DE6">
              <w:t xml:space="preserve"> n</w:t>
            </w:r>
            <w:r w:rsidR="50F344E8">
              <w:t>ame</w:t>
            </w:r>
          </w:p>
        </w:tc>
        <w:tc>
          <w:tcPr>
            <w:tcW w:w="3006" w:type="dxa"/>
          </w:tcPr>
          <w:p w14:paraId="7725D54A" w14:textId="2BAAC21A" w:rsidR="50F344E8" w:rsidRDefault="50F344E8" w:rsidP="0AF9E4E0">
            <w:pPr>
              <w:spacing w:before="120" w:after="120" w:line="240" w:lineRule="auto"/>
              <w:cnfStyle w:val="100000000000" w:firstRow="1" w:lastRow="0" w:firstColumn="0" w:lastColumn="0" w:oddVBand="0" w:evenVBand="0" w:oddHBand="0" w:evenHBand="0" w:firstRowFirstColumn="0" w:firstRowLastColumn="0" w:lastRowFirstColumn="0" w:lastRowLastColumn="0"/>
            </w:pPr>
            <w:r>
              <w:t>Description</w:t>
            </w:r>
          </w:p>
        </w:tc>
      </w:tr>
      <w:tr w:rsidR="0AF9E4E0" w14:paraId="09D1A728" w14:textId="77777777" w:rsidTr="074E99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5" w:type="dxa"/>
          </w:tcPr>
          <w:p w14:paraId="23109355" w14:textId="4503983B" w:rsidR="0AF9E4E0" w:rsidRDefault="00233737" w:rsidP="0AF9E4E0">
            <w:pPr>
              <w:spacing w:before="120" w:after="120" w:line="240" w:lineRule="auto"/>
            </w:pPr>
            <w:r>
              <w:t>428111003</w:t>
            </w:r>
          </w:p>
        </w:tc>
        <w:tc>
          <w:tcPr>
            <w:tcW w:w="3006" w:type="dxa"/>
          </w:tcPr>
          <w:p w14:paraId="442A4B1D" w14:textId="34F53E67" w:rsidR="0AF9E4E0" w:rsidRDefault="00233737" w:rsidP="0AF9E4E0">
            <w:pPr>
              <w:spacing w:before="120" w:after="120" w:line="240" w:lineRule="auto"/>
              <w:cnfStyle w:val="000000100000" w:firstRow="0" w:lastRow="0" w:firstColumn="0" w:lastColumn="0" w:oddVBand="0" w:evenVBand="0" w:oddHBand="1" w:evenHBand="0" w:firstRowFirstColumn="0" w:firstRowLastColumn="0" w:lastRowFirstColumn="0" w:lastRowLastColumn="0"/>
            </w:pPr>
            <w:r>
              <w:t>Melioidosis</w:t>
            </w:r>
          </w:p>
        </w:tc>
        <w:tc>
          <w:tcPr>
            <w:tcW w:w="3006" w:type="dxa"/>
          </w:tcPr>
          <w:p w14:paraId="13EFD405" w14:textId="2B428F7A" w:rsidR="0AF9E4E0" w:rsidRDefault="00233737" w:rsidP="0AF9E4E0">
            <w:pPr>
              <w:spacing w:before="120" w:after="120" w:line="240" w:lineRule="auto"/>
              <w:cnfStyle w:val="000000100000" w:firstRow="0" w:lastRow="0" w:firstColumn="0" w:lastColumn="0" w:oddVBand="0" w:evenVBand="0" w:oddHBand="1" w:evenHBand="0" w:firstRowFirstColumn="0" w:firstRowLastColumn="0" w:lastRowFirstColumn="0" w:lastRowLastColumn="0"/>
            </w:pPr>
            <w:r>
              <w:t>Disease</w:t>
            </w:r>
          </w:p>
        </w:tc>
      </w:tr>
      <w:tr w:rsidR="00233737" w14:paraId="3A463B10" w14:textId="77777777" w:rsidTr="074E99C4">
        <w:trPr>
          <w:trHeight w:val="300"/>
        </w:trPr>
        <w:tc>
          <w:tcPr>
            <w:cnfStyle w:val="001000000000" w:firstRow="0" w:lastRow="0" w:firstColumn="1" w:lastColumn="0" w:oddVBand="0" w:evenVBand="0" w:oddHBand="0" w:evenHBand="0" w:firstRowFirstColumn="0" w:firstRowLastColumn="0" w:lastRowFirstColumn="0" w:lastRowLastColumn="0"/>
            <w:tcW w:w="3005" w:type="dxa"/>
          </w:tcPr>
          <w:p w14:paraId="095F30A4" w14:textId="2D0FDEBF" w:rsidR="00233737" w:rsidRDefault="00233737" w:rsidP="0AF9E4E0">
            <w:pPr>
              <w:spacing w:before="120" w:after="120" w:line="240" w:lineRule="auto"/>
            </w:pPr>
            <w:r>
              <w:t>116399000</w:t>
            </w:r>
          </w:p>
        </w:tc>
        <w:tc>
          <w:tcPr>
            <w:tcW w:w="3006" w:type="dxa"/>
          </w:tcPr>
          <w:p w14:paraId="23D9C8BD" w14:textId="1D191FED" w:rsidR="00233737" w:rsidRDefault="00233737" w:rsidP="0AF9E4E0">
            <w:pPr>
              <w:spacing w:before="120" w:after="120" w:line="240" w:lineRule="auto"/>
              <w:cnfStyle w:val="000000000000" w:firstRow="0" w:lastRow="0" w:firstColumn="0" w:lastColumn="0" w:oddVBand="0" w:evenVBand="0" w:oddHBand="0" w:evenHBand="0" w:firstRowFirstColumn="0" w:firstRowLastColumn="0" w:lastRowFirstColumn="0" w:lastRowLastColumn="0"/>
            </w:pPr>
            <w:r>
              <w:t>B. pseudomallei</w:t>
            </w:r>
          </w:p>
        </w:tc>
        <w:tc>
          <w:tcPr>
            <w:tcW w:w="3006" w:type="dxa"/>
          </w:tcPr>
          <w:p w14:paraId="74F6C73C" w14:textId="5930A749" w:rsidR="00233737" w:rsidRDefault="00233737" w:rsidP="0AF9E4E0">
            <w:pPr>
              <w:spacing w:before="120" w:after="120" w:line="240" w:lineRule="auto"/>
              <w:cnfStyle w:val="000000000000" w:firstRow="0" w:lastRow="0" w:firstColumn="0" w:lastColumn="0" w:oddVBand="0" w:evenVBand="0" w:oddHBand="0" w:evenHBand="0" w:firstRowFirstColumn="0" w:firstRowLastColumn="0" w:lastRowFirstColumn="0" w:lastRowLastColumn="0"/>
            </w:pPr>
            <w:r>
              <w:t>bacteria</w:t>
            </w:r>
          </w:p>
        </w:tc>
      </w:tr>
    </w:tbl>
    <w:p w14:paraId="190A8C85" w14:textId="1D05173D" w:rsidR="0AF9E4E0" w:rsidRDefault="0AF9E4E0" w:rsidP="00DC3F16"/>
    <w:p w14:paraId="47BB6E60" w14:textId="77777777" w:rsidR="00DC3F16" w:rsidRDefault="00DC3F16" w:rsidP="00DC3F16"/>
    <w:p w14:paraId="45BB8C7A" w14:textId="77777777" w:rsidR="00DC3F16" w:rsidRDefault="00DC3F16" w:rsidP="00DC3F16"/>
    <w:p w14:paraId="3F0B3C91" w14:textId="77777777" w:rsidR="00DC3F16" w:rsidRDefault="00DC3F16" w:rsidP="00DC3F16"/>
    <w:p w14:paraId="27B53A67" w14:textId="77777777" w:rsidR="00DC3F16" w:rsidRDefault="00DC3F16" w:rsidP="00DC3F16"/>
    <w:p w14:paraId="64335CF6" w14:textId="77777777" w:rsidR="00DC3F16" w:rsidRDefault="00DC3F16" w:rsidP="00DC3F16"/>
    <w:p w14:paraId="19A16D83" w14:textId="77777777" w:rsidR="00DC3F16" w:rsidRDefault="00DC3F16" w:rsidP="00DC3F16"/>
    <w:p w14:paraId="66866719" w14:textId="77777777" w:rsidR="00DC3F16" w:rsidRDefault="00DC3F16" w:rsidP="00DC3F16"/>
    <w:p w14:paraId="7E109016" w14:textId="77777777" w:rsidR="00DC3F16" w:rsidRDefault="00DC3F16" w:rsidP="00DC3F16"/>
    <w:p w14:paraId="7FDB4471" w14:textId="77777777" w:rsidR="00DC3F16" w:rsidRDefault="00DC3F16" w:rsidP="00DC3F16"/>
    <w:p w14:paraId="684B1515" w14:textId="77777777" w:rsidR="00DC3F16" w:rsidRDefault="00DC3F16" w:rsidP="00DC3F16"/>
    <w:p w14:paraId="5044DED6" w14:textId="77777777" w:rsidR="00DC3F16" w:rsidRDefault="00DC3F16" w:rsidP="00DC3F16"/>
    <w:p w14:paraId="27BE96BD" w14:textId="77777777" w:rsidR="00DC3F16" w:rsidRDefault="00DC3F16" w:rsidP="00DC3F16"/>
    <w:p w14:paraId="67275761" w14:textId="77777777" w:rsidR="00DC3F16" w:rsidRDefault="00DC3F16" w:rsidP="00DC3F16"/>
    <w:p w14:paraId="7A4E2ED8" w14:textId="77777777" w:rsidR="00DC3F16" w:rsidRDefault="00DC3F16" w:rsidP="00DC3F16"/>
    <w:p w14:paraId="4621F0EC" w14:textId="77777777" w:rsidR="00DC3F16" w:rsidRDefault="00DC3F16" w:rsidP="00DC3F16"/>
    <w:p w14:paraId="035891D9" w14:textId="2797DFAF" w:rsidR="001F7462" w:rsidRDefault="00CD23B2" w:rsidP="001F7462">
      <w:pPr>
        <w:pStyle w:val="Heading1"/>
      </w:pPr>
      <w:r>
        <w:t>References</w:t>
      </w:r>
    </w:p>
    <w:p w14:paraId="586E2911" w14:textId="77777777" w:rsidR="00226237" w:rsidRPr="00226237" w:rsidRDefault="00980B58" w:rsidP="00E42B4C">
      <w:pPr>
        <w:rPr>
          <w:noProof/>
        </w:rPr>
      </w:pPr>
      <w:r>
        <w:fldChar w:fldCharType="begin"/>
      </w:r>
      <w:r>
        <w:instrText xml:space="preserve"> ADDIN EN.REFLIST </w:instrText>
      </w:r>
      <w:r>
        <w:fldChar w:fldCharType="separate"/>
      </w:r>
      <w:r w:rsidR="00226237" w:rsidRPr="00226237">
        <w:rPr>
          <w:noProof/>
        </w:rPr>
        <w:t>1</w:t>
      </w:r>
      <w:r w:rsidR="00226237" w:rsidRPr="00226237">
        <w:rPr>
          <w:noProof/>
        </w:rPr>
        <w:tab/>
        <w:t>Meumann, E. M.</w:t>
      </w:r>
      <w:r w:rsidR="00226237" w:rsidRPr="00226237">
        <w:rPr>
          <w:i/>
          <w:noProof/>
        </w:rPr>
        <w:t xml:space="preserve"> et al.</w:t>
      </w:r>
      <w:r w:rsidR="00226237" w:rsidRPr="00226237">
        <w:rPr>
          <w:noProof/>
        </w:rPr>
        <w:t xml:space="preserve"> </w:t>
      </w:r>
      <w:r w:rsidR="00226237" w:rsidRPr="00226237">
        <w:rPr>
          <w:i/>
          <w:noProof/>
        </w:rPr>
        <w:t xml:space="preserve">Burkholderia pseudomallei </w:t>
      </w:r>
      <w:r w:rsidR="00226237" w:rsidRPr="00226237">
        <w:rPr>
          <w:noProof/>
        </w:rPr>
        <w:t xml:space="preserve">and melioidosis. </w:t>
      </w:r>
      <w:r w:rsidR="00226237" w:rsidRPr="00226237">
        <w:rPr>
          <w:i/>
          <w:noProof/>
        </w:rPr>
        <w:t>Nat Rev Microbiol</w:t>
      </w:r>
      <w:r w:rsidR="00226237" w:rsidRPr="00226237">
        <w:rPr>
          <w:noProof/>
        </w:rPr>
        <w:t>. 2024;22:155-169.</w:t>
      </w:r>
    </w:p>
    <w:p w14:paraId="11957540" w14:textId="77777777" w:rsidR="00226237" w:rsidRPr="00226237" w:rsidRDefault="00226237" w:rsidP="00E42B4C">
      <w:pPr>
        <w:rPr>
          <w:noProof/>
        </w:rPr>
      </w:pPr>
      <w:r w:rsidRPr="00226237">
        <w:rPr>
          <w:noProof/>
        </w:rPr>
        <w:t>2</w:t>
      </w:r>
      <w:r w:rsidRPr="00226237">
        <w:rPr>
          <w:noProof/>
        </w:rPr>
        <w:tab/>
        <w:t>Limmathurotsakul, D.</w:t>
      </w:r>
      <w:r w:rsidRPr="00226237">
        <w:rPr>
          <w:i/>
          <w:noProof/>
        </w:rPr>
        <w:t xml:space="preserve"> et al.</w:t>
      </w:r>
      <w:r w:rsidRPr="00226237">
        <w:rPr>
          <w:noProof/>
        </w:rPr>
        <w:t xml:space="preserve"> Predicted global distribution of </w:t>
      </w:r>
      <w:r w:rsidRPr="00226237">
        <w:rPr>
          <w:i/>
          <w:noProof/>
        </w:rPr>
        <w:t>Burkholderia pseudomallei</w:t>
      </w:r>
      <w:r w:rsidRPr="00226237">
        <w:rPr>
          <w:noProof/>
        </w:rPr>
        <w:t xml:space="preserve"> and burden of melioidosis. </w:t>
      </w:r>
      <w:r w:rsidRPr="00226237">
        <w:rPr>
          <w:i/>
          <w:noProof/>
        </w:rPr>
        <w:t>Nat Microbiol</w:t>
      </w:r>
      <w:r w:rsidRPr="00226237">
        <w:rPr>
          <w:noProof/>
        </w:rPr>
        <w:t>. 2016;1:15008.</w:t>
      </w:r>
    </w:p>
    <w:p w14:paraId="7481CF3A" w14:textId="77777777" w:rsidR="00226237" w:rsidRPr="00226237" w:rsidRDefault="00226237" w:rsidP="00E42B4C">
      <w:pPr>
        <w:rPr>
          <w:noProof/>
        </w:rPr>
      </w:pPr>
      <w:r w:rsidRPr="00226237">
        <w:rPr>
          <w:noProof/>
        </w:rPr>
        <w:t>3</w:t>
      </w:r>
      <w:r w:rsidRPr="00226237">
        <w:rPr>
          <w:noProof/>
        </w:rPr>
        <w:tab/>
        <w:t>Birnie, E.</w:t>
      </w:r>
      <w:r w:rsidRPr="00226237">
        <w:rPr>
          <w:i/>
          <w:noProof/>
        </w:rPr>
        <w:t xml:space="preserve"> et al.</w:t>
      </w:r>
      <w:r w:rsidRPr="00226237">
        <w:rPr>
          <w:noProof/>
        </w:rPr>
        <w:t xml:space="preserve"> Drivers of melioidosis endemicity: epidemiological transition, zoonosis, and climate change. </w:t>
      </w:r>
      <w:r w:rsidRPr="00226237">
        <w:rPr>
          <w:i/>
          <w:noProof/>
        </w:rPr>
        <w:t>Curr Opin Infect Dis</w:t>
      </w:r>
      <w:r w:rsidRPr="00226237">
        <w:rPr>
          <w:noProof/>
        </w:rPr>
        <w:t>. 2022;35:196-204.</w:t>
      </w:r>
    </w:p>
    <w:p w14:paraId="124A795A" w14:textId="77777777" w:rsidR="00226237" w:rsidRPr="00226237" w:rsidRDefault="00226237" w:rsidP="00E42B4C">
      <w:pPr>
        <w:rPr>
          <w:noProof/>
        </w:rPr>
      </w:pPr>
      <w:r w:rsidRPr="00226237">
        <w:rPr>
          <w:noProof/>
        </w:rPr>
        <w:t>4</w:t>
      </w:r>
      <w:r w:rsidRPr="00226237">
        <w:rPr>
          <w:noProof/>
        </w:rPr>
        <w:tab/>
        <w:t>Yip, T. W.</w:t>
      </w:r>
      <w:r w:rsidRPr="00226237">
        <w:rPr>
          <w:i/>
          <w:noProof/>
        </w:rPr>
        <w:t xml:space="preserve"> et al.</w:t>
      </w:r>
      <w:r w:rsidRPr="00226237">
        <w:rPr>
          <w:noProof/>
        </w:rPr>
        <w:t xml:space="preserve"> Endemic melioidosis in residents of desert region after atypically intense rainfall in central Australia, 2011. </w:t>
      </w:r>
      <w:r w:rsidRPr="00226237">
        <w:rPr>
          <w:i/>
          <w:noProof/>
        </w:rPr>
        <w:t>Emerg Infect Dis</w:t>
      </w:r>
      <w:r w:rsidRPr="00226237">
        <w:rPr>
          <w:noProof/>
        </w:rPr>
        <w:t>. 2015;21:1038-1040.</w:t>
      </w:r>
    </w:p>
    <w:p w14:paraId="74A4A4BE" w14:textId="77777777" w:rsidR="00226237" w:rsidRPr="00226237" w:rsidRDefault="00226237" w:rsidP="00E42B4C">
      <w:pPr>
        <w:rPr>
          <w:noProof/>
        </w:rPr>
      </w:pPr>
      <w:r w:rsidRPr="00226237">
        <w:rPr>
          <w:noProof/>
        </w:rPr>
        <w:t>5</w:t>
      </w:r>
      <w:r w:rsidRPr="00226237">
        <w:rPr>
          <w:noProof/>
        </w:rPr>
        <w:tab/>
        <w:t>Guard, R. W.</w:t>
      </w:r>
      <w:r w:rsidRPr="00226237">
        <w:rPr>
          <w:i/>
          <w:noProof/>
        </w:rPr>
        <w:t xml:space="preserve"> et al.</w:t>
      </w:r>
      <w:r w:rsidRPr="00226237">
        <w:rPr>
          <w:noProof/>
        </w:rPr>
        <w:t xml:space="preserve"> Melioidosis in south-eastern Queensland. </w:t>
      </w:r>
      <w:r w:rsidRPr="00226237">
        <w:rPr>
          <w:i/>
          <w:noProof/>
        </w:rPr>
        <w:t>Med J Aust</w:t>
      </w:r>
      <w:r w:rsidRPr="00226237">
        <w:rPr>
          <w:noProof/>
        </w:rPr>
        <w:t>. 2009;191:290.</w:t>
      </w:r>
    </w:p>
    <w:p w14:paraId="5E669CC8" w14:textId="77777777" w:rsidR="00226237" w:rsidRPr="00226237" w:rsidRDefault="00226237" w:rsidP="00E42B4C">
      <w:pPr>
        <w:rPr>
          <w:noProof/>
        </w:rPr>
      </w:pPr>
      <w:r w:rsidRPr="00226237">
        <w:rPr>
          <w:noProof/>
        </w:rPr>
        <w:t>6</w:t>
      </w:r>
      <w:r w:rsidRPr="00226237">
        <w:rPr>
          <w:noProof/>
        </w:rPr>
        <w:tab/>
        <w:t>Gassiep, I.</w:t>
      </w:r>
      <w:r w:rsidRPr="00226237">
        <w:rPr>
          <w:i/>
          <w:noProof/>
        </w:rPr>
        <w:t xml:space="preserve"> et al.</w:t>
      </w:r>
      <w:r w:rsidRPr="00226237">
        <w:rPr>
          <w:noProof/>
        </w:rPr>
        <w:t xml:space="preserve"> Expanding the geographic boundaries of melioidosis in Queensland, Australia. </w:t>
      </w:r>
      <w:r w:rsidRPr="00226237">
        <w:rPr>
          <w:i/>
          <w:noProof/>
        </w:rPr>
        <w:t>Am J Trop Med Hyg</w:t>
      </w:r>
      <w:r w:rsidRPr="00226237">
        <w:rPr>
          <w:noProof/>
        </w:rPr>
        <w:t>. 2023.</w:t>
      </w:r>
    </w:p>
    <w:p w14:paraId="1C149797" w14:textId="77777777" w:rsidR="00226237" w:rsidRPr="00226237" w:rsidRDefault="00226237" w:rsidP="00E42B4C">
      <w:pPr>
        <w:rPr>
          <w:noProof/>
        </w:rPr>
      </w:pPr>
      <w:r w:rsidRPr="00226237">
        <w:rPr>
          <w:noProof/>
        </w:rPr>
        <w:t>7</w:t>
      </w:r>
      <w:r w:rsidRPr="00226237">
        <w:rPr>
          <w:noProof/>
        </w:rPr>
        <w:tab/>
        <w:t>Chapple, S. N. J.</w:t>
      </w:r>
      <w:r w:rsidRPr="00226237">
        <w:rPr>
          <w:i/>
          <w:noProof/>
        </w:rPr>
        <w:t xml:space="preserve"> et al.</w:t>
      </w:r>
      <w:r w:rsidRPr="00226237">
        <w:rPr>
          <w:noProof/>
        </w:rPr>
        <w:t xml:space="preserve"> Whole-genome sequencing of a quarter-century melioidosis outbreak in temperate Australia uncovers a region of low-prevalence endemicity. </w:t>
      </w:r>
      <w:r w:rsidRPr="00226237">
        <w:rPr>
          <w:i/>
          <w:noProof/>
        </w:rPr>
        <w:t>Microb Genom</w:t>
      </w:r>
      <w:r w:rsidRPr="00226237">
        <w:rPr>
          <w:noProof/>
        </w:rPr>
        <w:t>. 2016;2:e000067.</w:t>
      </w:r>
    </w:p>
    <w:p w14:paraId="554F5123" w14:textId="77777777" w:rsidR="00226237" w:rsidRPr="00226237" w:rsidRDefault="00226237" w:rsidP="00E42B4C">
      <w:pPr>
        <w:rPr>
          <w:noProof/>
        </w:rPr>
      </w:pPr>
      <w:r w:rsidRPr="00226237">
        <w:rPr>
          <w:noProof/>
        </w:rPr>
        <w:t>8</w:t>
      </w:r>
      <w:r w:rsidRPr="00226237">
        <w:rPr>
          <w:noProof/>
        </w:rPr>
        <w:tab/>
        <w:t>Webb, J. R.</w:t>
      </w:r>
      <w:r w:rsidRPr="00226237">
        <w:rPr>
          <w:i/>
          <w:noProof/>
        </w:rPr>
        <w:t xml:space="preserve"> et al.</w:t>
      </w:r>
      <w:r w:rsidRPr="00226237">
        <w:rPr>
          <w:noProof/>
        </w:rPr>
        <w:t xml:space="preserve"> A persisting nontropical focus of </w:t>
      </w:r>
      <w:r w:rsidRPr="00226237">
        <w:rPr>
          <w:i/>
          <w:noProof/>
        </w:rPr>
        <w:t xml:space="preserve">Burkholderia pseudomallei </w:t>
      </w:r>
      <w:r w:rsidRPr="00226237">
        <w:rPr>
          <w:noProof/>
        </w:rPr>
        <w:t xml:space="preserve">with limited genome evolution over five decades. </w:t>
      </w:r>
      <w:r w:rsidRPr="00226237">
        <w:rPr>
          <w:i/>
          <w:noProof/>
        </w:rPr>
        <w:t>mSystems</w:t>
      </w:r>
      <w:r w:rsidRPr="00226237">
        <w:rPr>
          <w:noProof/>
        </w:rPr>
        <w:t>. 2020;5.</w:t>
      </w:r>
    </w:p>
    <w:p w14:paraId="401BD1E9" w14:textId="77777777" w:rsidR="00226237" w:rsidRPr="00226237" w:rsidRDefault="00226237" w:rsidP="00E42B4C">
      <w:pPr>
        <w:rPr>
          <w:noProof/>
        </w:rPr>
      </w:pPr>
      <w:r w:rsidRPr="00226237">
        <w:rPr>
          <w:noProof/>
        </w:rPr>
        <w:t>9</w:t>
      </w:r>
      <w:r w:rsidRPr="00226237">
        <w:rPr>
          <w:noProof/>
        </w:rPr>
        <w:tab/>
        <w:t>Currie, B. J.</w:t>
      </w:r>
      <w:r w:rsidRPr="00226237">
        <w:rPr>
          <w:i/>
          <w:noProof/>
        </w:rPr>
        <w:t xml:space="preserve"> et al.</w:t>
      </w:r>
      <w:r w:rsidRPr="00226237">
        <w:rPr>
          <w:noProof/>
        </w:rPr>
        <w:t xml:space="preserve"> The Darwin Prospective Melioidosis Study: a 30-year prospective, observational investigation. </w:t>
      </w:r>
      <w:r w:rsidRPr="00226237">
        <w:rPr>
          <w:i/>
          <w:noProof/>
        </w:rPr>
        <w:t>Lancet Infect Dis</w:t>
      </w:r>
      <w:r w:rsidRPr="00226237">
        <w:rPr>
          <w:noProof/>
        </w:rPr>
        <w:t>. 2021;21:1737-1746.</w:t>
      </w:r>
    </w:p>
    <w:p w14:paraId="5EE6E88A" w14:textId="77777777" w:rsidR="00226237" w:rsidRPr="00226237" w:rsidRDefault="00226237" w:rsidP="00E42B4C">
      <w:pPr>
        <w:rPr>
          <w:noProof/>
        </w:rPr>
      </w:pPr>
      <w:r w:rsidRPr="00226237">
        <w:rPr>
          <w:noProof/>
        </w:rPr>
        <w:t>10</w:t>
      </w:r>
      <w:r w:rsidRPr="00226237">
        <w:rPr>
          <w:noProof/>
        </w:rPr>
        <w:tab/>
        <w:t>Hodgetts, K.</w:t>
      </w:r>
      <w:r w:rsidRPr="00226237">
        <w:rPr>
          <w:i/>
          <w:noProof/>
        </w:rPr>
        <w:t xml:space="preserve"> et al.</w:t>
      </w:r>
      <w:r w:rsidRPr="00226237">
        <w:rPr>
          <w:noProof/>
        </w:rPr>
        <w:t xml:space="preserve"> Melioidosis in the remote Katherine region of northern Australia. </w:t>
      </w:r>
      <w:r w:rsidRPr="00226237">
        <w:rPr>
          <w:i/>
          <w:noProof/>
        </w:rPr>
        <w:t>PLoS Negl Trop Dis</w:t>
      </w:r>
      <w:r w:rsidRPr="00226237">
        <w:rPr>
          <w:noProof/>
        </w:rPr>
        <w:t>. 2022;16:e0010486.</w:t>
      </w:r>
    </w:p>
    <w:p w14:paraId="21F6A687" w14:textId="77777777" w:rsidR="00226237" w:rsidRPr="00226237" w:rsidRDefault="00226237" w:rsidP="00E42B4C">
      <w:pPr>
        <w:rPr>
          <w:noProof/>
        </w:rPr>
      </w:pPr>
      <w:r w:rsidRPr="00226237">
        <w:rPr>
          <w:noProof/>
        </w:rPr>
        <w:t>11</w:t>
      </w:r>
      <w:r w:rsidRPr="00226237">
        <w:rPr>
          <w:noProof/>
        </w:rPr>
        <w:tab/>
        <w:t>Chen, P. S.</w:t>
      </w:r>
      <w:r w:rsidRPr="00226237">
        <w:rPr>
          <w:i/>
          <w:noProof/>
        </w:rPr>
        <w:t xml:space="preserve"> et al.</w:t>
      </w:r>
      <w:r w:rsidRPr="00226237">
        <w:rPr>
          <w:noProof/>
        </w:rPr>
        <w:t xml:space="preserve"> Airborne transmission of melioidosis to humans from environmental aerosols contaminated with </w:t>
      </w:r>
      <w:r w:rsidRPr="00226237">
        <w:rPr>
          <w:i/>
          <w:noProof/>
        </w:rPr>
        <w:t>B. pseudomallei</w:t>
      </w:r>
      <w:r w:rsidRPr="00226237">
        <w:rPr>
          <w:noProof/>
        </w:rPr>
        <w:t xml:space="preserve">. </w:t>
      </w:r>
      <w:r w:rsidRPr="00226237">
        <w:rPr>
          <w:i/>
          <w:noProof/>
        </w:rPr>
        <w:t>PLoS Negl Trop Dis</w:t>
      </w:r>
      <w:r w:rsidRPr="00226237">
        <w:rPr>
          <w:noProof/>
        </w:rPr>
        <w:t>. 2015;9:e0003834.</w:t>
      </w:r>
    </w:p>
    <w:p w14:paraId="7748447C" w14:textId="77777777" w:rsidR="00226237" w:rsidRPr="00226237" w:rsidRDefault="00226237" w:rsidP="00E42B4C">
      <w:pPr>
        <w:rPr>
          <w:noProof/>
        </w:rPr>
      </w:pPr>
      <w:r w:rsidRPr="00226237">
        <w:rPr>
          <w:noProof/>
        </w:rPr>
        <w:t>12</w:t>
      </w:r>
      <w:r w:rsidRPr="00226237">
        <w:rPr>
          <w:noProof/>
        </w:rPr>
        <w:tab/>
        <w:t>Gee, J. E.</w:t>
      </w:r>
      <w:r w:rsidRPr="00226237">
        <w:rPr>
          <w:i/>
          <w:noProof/>
        </w:rPr>
        <w:t xml:space="preserve"> et al.</w:t>
      </w:r>
      <w:r w:rsidRPr="00226237">
        <w:rPr>
          <w:noProof/>
        </w:rPr>
        <w:t xml:space="preserve"> Multistate outbreak of melioidosis associated with imported aromatherapy spray. </w:t>
      </w:r>
      <w:r w:rsidRPr="00226237">
        <w:rPr>
          <w:i/>
          <w:noProof/>
        </w:rPr>
        <w:t>N Engl J Med</w:t>
      </w:r>
      <w:r w:rsidRPr="00226237">
        <w:rPr>
          <w:noProof/>
        </w:rPr>
        <w:t>. 2022;386:861-868.</w:t>
      </w:r>
    </w:p>
    <w:p w14:paraId="7901E58D" w14:textId="77777777" w:rsidR="00226237" w:rsidRPr="00226237" w:rsidRDefault="00226237" w:rsidP="00E42B4C">
      <w:pPr>
        <w:rPr>
          <w:noProof/>
        </w:rPr>
      </w:pPr>
      <w:r w:rsidRPr="00226237">
        <w:rPr>
          <w:noProof/>
        </w:rPr>
        <w:t>13</w:t>
      </w:r>
      <w:r w:rsidRPr="00226237">
        <w:rPr>
          <w:noProof/>
        </w:rPr>
        <w:tab/>
        <w:t>Sarovich, D. S.</w:t>
      </w:r>
      <w:r w:rsidRPr="00226237">
        <w:rPr>
          <w:i/>
          <w:noProof/>
        </w:rPr>
        <w:t xml:space="preserve"> et al.</w:t>
      </w:r>
      <w:r w:rsidRPr="00226237">
        <w:rPr>
          <w:noProof/>
        </w:rPr>
        <w:t xml:space="preserve"> Whole-genome sequencing to investigate a non-clonal melioidosis cluster on a remote Australian island. </w:t>
      </w:r>
      <w:r w:rsidRPr="00226237">
        <w:rPr>
          <w:i/>
          <w:noProof/>
        </w:rPr>
        <w:t>Microb Genom</w:t>
      </w:r>
      <w:r w:rsidRPr="00226237">
        <w:rPr>
          <w:noProof/>
        </w:rPr>
        <w:t>. 2017;3:e000117.</w:t>
      </w:r>
    </w:p>
    <w:p w14:paraId="031E141A" w14:textId="77777777" w:rsidR="00226237" w:rsidRPr="00226237" w:rsidRDefault="00226237" w:rsidP="00E42B4C">
      <w:pPr>
        <w:rPr>
          <w:noProof/>
        </w:rPr>
      </w:pPr>
      <w:r w:rsidRPr="00226237">
        <w:rPr>
          <w:noProof/>
        </w:rPr>
        <w:t>14</w:t>
      </w:r>
      <w:r w:rsidRPr="00226237">
        <w:rPr>
          <w:noProof/>
        </w:rPr>
        <w:tab/>
        <w:t>Smith, S.</w:t>
      </w:r>
      <w:r w:rsidRPr="00226237">
        <w:rPr>
          <w:i/>
          <w:noProof/>
        </w:rPr>
        <w:t xml:space="preserve"> et al.</w:t>
      </w:r>
      <w:r w:rsidRPr="00226237">
        <w:rPr>
          <w:noProof/>
        </w:rPr>
        <w:t xml:space="preserve"> Clinical manifestations and genomic evaluation of melioidosis outbreak among children after sporting event, Australia. </w:t>
      </w:r>
      <w:r w:rsidRPr="00226237">
        <w:rPr>
          <w:i/>
          <w:noProof/>
        </w:rPr>
        <w:t>Emerg Infect Dis</w:t>
      </w:r>
      <w:r w:rsidRPr="00226237">
        <w:rPr>
          <w:noProof/>
        </w:rPr>
        <w:t>. 2023;29:2218-2228.</w:t>
      </w:r>
    </w:p>
    <w:p w14:paraId="77323D8C" w14:textId="77777777" w:rsidR="00226237" w:rsidRPr="00226237" w:rsidRDefault="00226237" w:rsidP="00E42B4C">
      <w:pPr>
        <w:rPr>
          <w:noProof/>
        </w:rPr>
      </w:pPr>
      <w:r w:rsidRPr="00226237">
        <w:rPr>
          <w:noProof/>
        </w:rPr>
        <w:t>15</w:t>
      </w:r>
      <w:r w:rsidRPr="00226237">
        <w:rPr>
          <w:noProof/>
        </w:rPr>
        <w:tab/>
        <w:t>Chantratita, N.</w:t>
      </w:r>
      <w:r w:rsidRPr="00226237">
        <w:rPr>
          <w:i/>
          <w:noProof/>
        </w:rPr>
        <w:t xml:space="preserve"> et al.</w:t>
      </w:r>
      <w:r w:rsidRPr="00226237">
        <w:rPr>
          <w:noProof/>
        </w:rPr>
        <w:t xml:space="preserve"> Characteristics and one year outcomes of melioidosis patients in northeastern Thailand: a prospective, multicenter cohort study. </w:t>
      </w:r>
      <w:r w:rsidRPr="00226237">
        <w:rPr>
          <w:i/>
          <w:noProof/>
        </w:rPr>
        <w:t>Lancet Reg Health Southeast Asia</w:t>
      </w:r>
      <w:r w:rsidRPr="00226237">
        <w:rPr>
          <w:noProof/>
        </w:rPr>
        <w:t>. 2023;9.</w:t>
      </w:r>
    </w:p>
    <w:p w14:paraId="14038264" w14:textId="77777777" w:rsidR="00226237" w:rsidRPr="00226237" w:rsidRDefault="00226237" w:rsidP="00E42B4C">
      <w:pPr>
        <w:rPr>
          <w:noProof/>
        </w:rPr>
      </w:pPr>
      <w:r w:rsidRPr="00226237">
        <w:rPr>
          <w:noProof/>
        </w:rPr>
        <w:t>16</w:t>
      </w:r>
      <w:r w:rsidRPr="00226237">
        <w:rPr>
          <w:noProof/>
        </w:rPr>
        <w:tab/>
        <w:t>Limmathurotsakul, D.</w:t>
      </w:r>
      <w:r w:rsidRPr="00226237">
        <w:rPr>
          <w:i/>
          <w:noProof/>
        </w:rPr>
        <w:t xml:space="preserve"> et al.</w:t>
      </w:r>
      <w:r w:rsidRPr="00226237">
        <w:rPr>
          <w:noProof/>
        </w:rPr>
        <w:t xml:space="preserve"> Increasing incidence of human melioidosis in Northeast Thailand. </w:t>
      </w:r>
      <w:r w:rsidRPr="00226237">
        <w:rPr>
          <w:i/>
          <w:noProof/>
        </w:rPr>
        <w:t>Am J Trop Med Hyg</w:t>
      </w:r>
      <w:r w:rsidRPr="00226237">
        <w:rPr>
          <w:noProof/>
        </w:rPr>
        <w:t>. 2010;82:1113-1117.</w:t>
      </w:r>
    </w:p>
    <w:p w14:paraId="5E6D78CC" w14:textId="77777777" w:rsidR="00226237" w:rsidRPr="00226237" w:rsidRDefault="00226237" w:rsidP="00E42B4C">
      <w:pPr>
        <w:rPr>
          <w:noProof/>
        </w:rPr>
      </w:pPr>
      <w:r w:rsidRPr="00226237">
        <w:rPr>
          <w:noProof/>
        </w:rPr>
        <w:t>17</w:t>
      </w:r>
      <w:r w:rsidRPr="00226237">
        <w:rPr>
          <w:noProof/>
        </w:rPr>
        <w:tab/>
        <w:t>Gora, H.</w:t>
      </w:r>
      <w:r w:rsidRPr="00226237">
        <w:rPr>
          <w:i/>
          <w:noProof/>
        </w:rPr>
        <w:t xml:space="preserve"> et al.</w:t>
      </w:r>
      <w:r w:rsidRPr="00226237">
        <w:rPr>
          <w:noProof/>
        </w:rPr>
        <w:t xml:space="preserve"> Melioidosis of the central nervous system; impact of the </w:t>
      </w:r>
      <w:r w:rsidRPr="00226237">
        <w:rPr>
          <w:i/>
          <w:noProof/>
        </w:rPr>
        <w:t>bimA</w:t>
      </w:r>
      <w:r w:rsidRPr="00226237">
        <w:rPr>
          <w:noProof/>
          <w:vertAlign w:val="subscript"/>
        </w:rPr>
        <w:t>Bm</w:t>
      </w:r>
      <w:r w:rsidRPr="00226237">
        <w:rPr>
          <w:noProof/>
        </w:rPr>
        <w:t xml:space="preserve"> allele on patient presentation and outcome. </w:t>
      </w:r>
      <w:r w:rsidRPr="00226237">
        <w:rPr>
          <w:i/>
          <w:noProof/>
        </w:rPr>
        <w:t>Clin Infect Dis</w:t>
      </w:r>
      <w:r w:rsidRPr="00226237">
        <w:rPr>
          <w:noProof/>
        </w:rPr>
        <w:t>. 2024;78:968-975.</w:t>
      </w:r>
    </w:p>
    <w:p w14:paraId="4C9CD5CB" w14:textId="77777777" w:rsidR="00226237" w:rsidRPr="00226237" w:rsidRDefault="00226237" w:rsidP="00E42B4C">
      <w:pPr>
        <w:rPr>
          <w:noProof/>
        </w:rPr>
      </w:pPr>
      <w:r w:rsidRPr="00226237">
        <w:rPr>
          <w:noProof/>
        </w:rPr>
        <w:t>18</w:t>
      </w:r>
      <w:r w:rsidRPr="00226237">
        <w:rPr>
          <w:noProof/>
        </w:rPr>
        <w:tab/>
        <w:t>Sullivan, R. P.</w:t>
      </w:r>
      <w:r w:rsidRPr="00226237">
        <w:rPr>
          <w:i/>
          <w:noProof/>
        </w:rPr>
        <w:t xml:space="preserve"> et al.</w:t>
      </w:r>
      <w:r w:rsidRPr="00226237">
        <w:rPr>
          <w:noProof/>
        </w:rPr>
        <w:t xml:space="preserve"> 2020 Review and revision of the 2015 Darwin melioidosis treatment guideline; paradigm drift not shift. </w:t>
      </w:r>
      <w:r w:rsidRPr="00226237">
        <w:rPr>
          <w:i/>
          <w:noProof/>
        </w:rPr>
        <w:t>PLoS Negl Trop Dis</w:t>
      </w:r>
      <w:r w:rsidRPr="00226237">
        <w:rPr>
          <w:noProof/>
        </w:rPr>
        <w:t>. 2020;14:e0008659.</w:t>
      </w:r>
    </w:p>
    <w:p w14:paraId="58F2E23B" w14:textId="77777777" w:rsidR="00226237" w:rsidRPr="00226237" w:rsidRDefault="00226237" w:rsidP="00E42B4C">
      <w:pPr>
        <w:rPr>
          <w:noProof/>
        </w:rPr>
      </w:pPr>
      <w:r w:rsidRPr="00226237">
        <w:rPr>
          <w:noProof/>
        </w:rPr>
        <w:t>19</w:t>
      </w:r>
      <w:r w:rsidRPr="00226237">
        <w:rPr>
          <w:noProof/>
        </w:rPr>
        <w:tab/>
        <w:t>Madden, D. E.</w:t>
      </w:r>
      <w:r w:rsidRPr="00226237">
        <w:rPr>
          <w:i/>
          <w:noProof/>
        </w:rPr>
        <w:t xml:space="preserve"> et al.</w:t>
      </w:r>
      <w:r w:rsidRPr="00226237">
        <w:rPr>
          <w:noProof/>
        </w:rPr>
        <w:t xml:space="preserve"> Taking the next-gen step: comprehensive antimicrobial resistance detection from </w:t>
      </w:r>
      <w:r w:rsidRPr="00226237">
        <w:rPr>
          <w:i/>
          <w:noProof/>
        </w:rPr>
        <w:t>Burkholderia pseudomallei</w:t>
      </w:r>
      <w:r w:rsidRPr="00226237">
        <w:rPr>
          <w:noProof/>
        </w:rPr>
        <w:t xml:space="preserve">. </w:t>
      </w:r>
      <w:r w:rsidRPr="00226237">
        <w:rPr>
          <w:i/>
          <w:noProof/>
        </w:rPr>
        <w:t>EBioMedicine</w:t>
      </w:r>
      <w:r w:rsidRPr="00226237">
        <w:rPr>
          <w:noProof/>
        </w:rPr>
        <w:t>. 2021;63:103152.</w:t>
      </w:r>
    </w:p>
    <w:p w14:paraId="73D11FCD" w14:textId="77777777" w:rsidR="00226237" w:rsidRPr="00226237" w:rsidRDefault="00226237" w:rsidP="00E42B4C">
      <w:pPr>
        <w:rPr>
          <w:noProof/>
        </w:rPr>
      </w:pPr>
      <w:r w:rsidRPr="00226237">
        <w:rPr>
          <w:noProof/>
        </w:rPr>
        <w:t>20</w:t>
      </w:r>
      <w:r w:rsidRPr="00226237">
        <w:rPr>
          <w:noProof/>
        </w:rPr>
        <w:tab/>
        <w:t xml:space="preserve">Clinical and Laboratory Standards Institute (CLSI). </w:t>
      </w:r>
      <w:r w:rsidRPr="00226237">
        <w:rPr>
          <w:i/>
          <w:noProof/>
        </w:rPr>
        <w:t>M45 Methods for Antimicrobial Dilution and Disk Susceptibility Testing of Infrequently Isolated or Fastidious Bacteria - 3rd Edition</w:t>
      </w:r>
      <w:r w:rsidRPr="00226237">
        <w:rPr>
          <w:noProof/>
        </w:rPr>
        <w:t>.  (2015).</w:t>
      </w:r>
    </w:p>
    <w:p w14:paraId="68BB0CA1" w14:textId="77777777" w:rsidR="00226237" w:rsidRPr="00226237" w:rsidRDefault="00226237" w:rsidP="00E42B4C">
      <w:pPr>
        <w:rPr>
          <w:noProof/>
        </w:rPr>
      </w:pPr>
      <w:r w:rsidRPr="00226237">
        <w:rPr>
          <w:noProof/>
        </w:rPr>
        <w:t>21</w:t>
      </w:r>
      <w:r w:rsidRPr="00226237">
        <w:rPr>
          <w:noProof/>
        </w:rPr>
        <w:tab/>
        <w:t>Karatuna, O.</w:t>
      </w:r>
      <w:r w:rsidRPr="00226237">
        <w:rPr>
          <w:i/>
          <w:noProof/>
        </w:rPr>
        <w:t xml:space="preserve"> et al.</w:t>
      </w:r>
      <w:r w:rsidRPr="00226237">
        <w:rPr>
          <w:noProof/>
        </w:rPr>
        <w:t xml:space="preserve"> </w:t>
      </w:r>
      <w:r w:rsidRPr="00226237">
        <w:rPr>
          <w:i/>
          <w:noProof/>
        </w:rPr>
        <w:t>Burkholderia pseudomallei</w:t>
      </w:r>
      <w:r w:rsidRPr="00226237">
        <w:rPr>
          <w:noProof/>
        </w:rPr>
        <w:t xml:space="preserve"> multi-centre study to establish EUCAST MIC and zone diameter distributions and epidemiological cut-off values. </w:t>
      </w:r>
      <w:r w:rsidRPr="00226237">
        <w:rPr>
          <w:i/>
          <w:noProof/>
        </w:rPr>
        <w:t>Clin Microbiol Infect</w:t>
      </w:r>
      <w:r w:rsidRPr="00226237">
        <w:rPr>
          <w:noProof/>
        </w:rPr>
        <w:t>. 2020.</w:t>
      </w:r>
    </w:p>
    <w:p w14:paraId="3453C9A8" w14:textId="77777777" w:rsidR="00226237" w:rsidRPr="00226237" w:rsidRDefault="00226237" w:rsidP="00E42B4C">
      <w:pPr>
        <w:rPr>
          <w:noProof/>
        </w:rPr>
      </w:pPr>
      <w:r w:rsidRPr="00226237">
        <w:rPr>
          <w:noProof/>
        </w:rPr>
        <w:t>22</w:t>
      </w:r>
      <w:r w:rsidRPr="00226237">
        <w:rPr>
          <w:noProof/>
        </w:rPr>
        <w:tab/>
        <w:t>Limmathurotsakul, D.</w:t>
      </w:r>
      <w:r w:rsidRPr="00226237">
        <w:rPr>
          <w:i/>
          <w:noProof/>
        </w:rPr>
        <w:t xml:space="preserve"> et al.</w:t>
      </w:r>
      <w:r w:rsidRPr="00226237">
        <w:rPr>
          <w:noProof/>
        </w:rPr>
        <w:t xml:space="preserve"> Systematic review and consensus guidelines for environmental sampling of </w:t>
      </w:r>
      <w:r w:rsidRPr="00226237">
        <w:rPr>
          <w:i/>
          <w:noProof/>
        </w:rPr>
        <w:t>Burkholderia pseudomallei</w:t>
      </w:r>
      <w:r w:rsidRPr="00226237">
        <w:rPr>
          <w:noProof/>
        </w:rPr>
        <w:t xml:space="preserve">. </w:t>
      </w:r>
      <w:r w:rsidRPr="00226237">
        <w:rPr>
          <w:i/>
          <w:noProof/>
        </w:rPr>
        <w:t>PLoS Negl Trop Dis</w:t>
      </w:r>
      <w:r w:rsidRPr="00226237">
        <w:rPr>
          <w:noProof/>
        </w:rPr>
        <w:t>. 2013;7:e2105.</w:t>
      </w:r>
    </w:p>
    <w:p w14:paraId="4D5F2869" w14:textId="77777777" w:rsidR="00226237" w:rsidRPr="00226237" w:rsidRDefault="00226237" w:rsidP="00E42B4C">
      <w:pPr>
        <w:rPr>
          <w:noProof/>
        </w:rPr>
      </w:pPr>
      <w:r w:rsidRPr="00226237">
        <w:rPr>
          <w:noProof/>
        </w:rPr>
        <w:t>23</w:t>
      </w:r>
      <w:r w:rsidRPr="00226237">
        <w:rPr>
          <w:noProof/>
        </w:rPr>
        <w:tab/>
        <w:t>Trinh, T. T.</w:t>
      </w:r>
      <w:r w:rsidRPr="00226237">
        <w:rPr>
          <w:i/>
          <w:noProof/>
        </w:rPr>
        <w:t xml:space="preserve"> et al.</w:t>
      </w:r>
      <w:r w:rsidRPr="00226237">
        <w:rPr>
          <w:noProof/>
        </w:rPr>
        <w:t xml:space="preserve"> A simple laboratory algorithm for diagnosis of melioidosis in resource-constrained areas: a study from north-central Vietnam. </w:t>
      </w:r>
      <w:r w:rsidRPr="00226237">
        <w:rPr>
          <w:i/>
          <w:noProof/>
        </w:rPr>
        <w:t>Clin Microbiol Infect</w:t>
      </w:r>
      <w:r w:rsidRPr="00226237">
        <w:rPr>
          <w:noProof/>
        </w:rPr>
        <w:t>. 2018;24:84 e81-84 e84.</w:t>
      </w:r>
    </w:p>
    <w:p w14:paraId="0A337DC3" w14:textId="77777777" w:rsidR="00226237" w:rsidRPr="00226237" w:rsidRDefault="00226237" w:rsidP="00E42B4C">
      <w:pPr>
        <w:rPr>
          <w:noProof/>
        </w:rPr>
      </w:pPr>
      <w:r w:rsidRPr="00226237">
        <w:rPr>
          <w:noProof/>
        </w:rPr>
        <w:t>24</w:t>
      </w:r>
      <w:r w:rsidRPr="00226237">
        <w:rPr>
          <w:noProof/>
        </w:rPr>
        <w:tab/>
        <w:t>Podin, Y.</w:t>
      </w:r>
      <w:r w:rsidRPr="00226237">
        <w:rPr>
          <w:i/>
          <w:noProof/>
        </w:rPr>
        <w:t xml:space="preserve"> et al.</w:t>
      </w:r>
      <w:r w:rsidRPr="00226237">
        <w:rPr>
          <w:noProof/>
        </w:rPr>
        <w:t xml:space="preserve"> </w:t>
      </w:r>
      <w:r w:rsidRPr="00226237">
        <w:rPr>
          <w:i/>
          <w:noProof/>
        </w:rPr>
        <w:t xml:space="preserve">Burkholderia pseudomallei </w:t>
      </w:r>
      <w:r w:rsidRPr="00226237">
        <w:rPr>
          <w:noProof/>
        </w:rPr>
        <w:t xml:space="preserve">isolates from Sarawak, Malaysian Borneo, are predominantly susceptible to aminoglycosides and macrolides. </w:t>
      </w:r>
      <w:r w:rsidRPr="00226237">
        <w:rPr>
          <w:i/>
          <w:noProof/>
        </w:rPr>
        <w:t>Antimicrob Agents Chemother</w:t>
      </w:r>
      <w:r w:rsidRPr="00226237">
        <w:rPr>
          <w:noProof/>
        </w:rPr>
        <w:t>. 2014;58:162-166.</w:t>
      </w:r>
    </w:p>
    <w:p w14:paraId="1207D568" w14:textId="77777777" w:rsidR="00226237" w:rsidRPr="00226237" w:rsidRDefault="00226237" w:rsidP="00E42B4C">
      <w:pPr>
        <w:rPr>
          <w:noProof/>
        </w:rPr>
      </w:pPr>
      <w:r w:rsidRPr="00226237">
        <w:rPr>
          <w:noProof/>
        </w:rPr>
        <w:t>25</w:t>
      </w:r>
      <w:r w:rsidRPr="00226237">
        <w:rPr>
          <w:noProof/>
        </w:rPr>
        <w:tab/>
        <w:t>Lowe, P.</w:t>
      </w:r>
      <w:r w:rsidRPr="00226237">
        <w:rPr>
          <w:i/>
          <w:noProof/>
        </w:rPr>
        <w:t xml:space="preserve"> et al.</w:t>
      </w:r>
      <w:r w:rsidRPr="00226237">
        <w:rPr>
          <w:noProof/>
        </w:rPr>
        <w:t xml:space="preserve"> Use of various common isolation media to evaluate the new VITEK 2 colorimetric GN Card for identification of </w:t>
      </w:r>
      <w:r w:rsidRPr="00226237">
        <w:rPr>
          <w:i/>
          <w:noProof/>
        </w:rPr>
        <w:t>Burkholderia pseudomallei</w:t>
      </w:r>
      <w:r w:rsidRPr="00226237">
        <w:rPr>
          <w:noProof/>
        </w:rPr>
        <w:t xml:space="preserve">. </w:t>
      </w:r>
      <w:r w:rsidRPr="00226237">
        <w:rPr>
          <w:i/>
          <w:noProof/>
        </w:rPr>
        <w:t>J Clin Microbiol</w:t>
      </w:r>
      <w:r w:rsidRPr="00226237">
        <w:rPr>
          <w:noProof/>
        </w:rPr>
        <w:t>. 2006;44:854-856.</w:t>
      </w:r>
    </w:p>
    <w:p w14:paraId="4B93FBAA" w14:textId="77777777" w:rsidR="00226237" w:rsidRPr="00226237" w:rsidRDefault="00226237" w:rsidP="00E42B4C">
      <w:pPr>
        <w:rPr>
          <w:noProof/>
        </w:rPr>
      </w:pPr>
      <w:r w:rsidRPr="00226237">
        <w:rPr>
          <w:noProof/>
        </w:rPr>
        <w:t>26</w:t>
      </w:r>
      <w:r w:rsidRPr="00226237">
        <w:rPr>
          <w:noProof/>
        </w:rPr>
        <w:tab/>
        <w:t>Deepak, R. N.</w:t>
      </w:r>
      <w:r w:rsidRPr="00226237">
        <w:rPr>
          <w:i/>
          <w:noProof/>
        </w:rPr>
        <w:t xml:space="preserve"> et al.</w:t>
      </w:r>
      <w:r w:rsidRPr="00226237">
        <w:rPr>
          <w:noProof/>
        </w:rPr>
        <w:t xml:space="preserve"> </w:t>
      </w:r>
      <w:r w:rsidRPr="00226237">
        <w:rPr>
          <w:i/>
          <w:noProof/>
        </w:rPr>
        <w:t>Burkholderia pseudomallei</w:t>
      </w:r>
      <w:r w:rsidRPr="00226237">
        <w:rPr>
          <w:noProof/>
        </w:rPr>
        <w:t xml:space="preserve"> identification: a comparison between the API 20NE and VITEK 2 GN systems. </w:t>
      </w:r>
      <w:r w:rsidRPr="00226237">
        <w:rPr>
          <w:i/>
          <w:noProof/>
        </w:rPr>
        <w:t>Trans R Soc Trop Med Hyg</w:t>
      </w:r>
      <w:r w:rsidRPr="00226237">
        <w:rPr>
          <w:noProof/>
        </w:rPr>
        <w:t>. 2008;102 Suppl 1:S42-44.</w:t>
      </w:r>
    </w:p>
    <w:p w14:paraId="17DA8A1A" w14:textId="77777777" w:rsidR="00226237" w:rsidRPr="00226237" w:rsidRDefault="00226237" w:rsidP="00E42B4C">
      <w:pPr>
        <w:rPr>
          <w:noProof/>
        </w:rPr>
      </w:pPr>
      <w:r w:rsidRPr="00226237">
        <w:rPr>
          <w:noProof/>
        </w:rPr>
        <w:t>27</w:t>
      </w:r>
      <w:r w:rsidRPr="00226237">
        <w:rPr>
          <w:noProof/>
        </w:rPr>
        <w:tab/>
        <w:t>Campbell, S.</w:t>
      </w:r>
      <w:r w:rsidRPr="00226237">
        <w:rPr>
          <w:i/>
          <w:noProof/>
        </w:rPr>
        <w:t xml:space="preserve"> et al.</w:t>
      </w:r>
      <w:r w:rsidRPr="00226237">
        <w:rPr>
          <w:noProof/>
        </w:rPr>
        <w:t xml:space="preserve"> Performance of MALDI-TOF MS, real-time PCR, antigen detection, and automated biochemical testing for the identification of </w:t>
      </w:r>
      <w:r w:rsidRPr="00226237">
        <w:rPr>
          <w:i/>
          <w:noProof/>
        </w:rPr>
        <w:t>Burkholderia pseudomallei</w:t>
      </w:r>
      <w:r w:rsidRPr="00226237">
        <w:rPr>
          <w:noProof/>
        </w:rPr>
        <w:t xml:space="preserve">. </w:t>
      </w:r>
      <w:r w:rsidRPr="00226237">
        <w:rPr>
          <w:i/>
          <w:noProof/>
        </w:rPr>
        <w:t>J Clin Microbiol</w:t>
      </w:r>
      <w:r w:rsidRPr="00226237">
        <w:rPr>
          <w:noProof/>
        </w:rPr>
        <w:t>. 2024;62:e0096124.</w:t>
      </w:r>
    </w:p>
    <w:p w14:paraId="71D7C387" w14:textId="77777777" w:rsidR="00226237" w:rsidRPr="00226237" w:rsidRDefault="00226237" w:rsidP="00E42B4C">
      <w:pPr>
        <w:rPr>
          <w:noProof/>
        </w:rPr>
      </w:pPr>
      <w:r w:rsidRPr="00226237">
        <w:rPr>
          <w:noProof/>
        </w:rPr>
        <w:t>28</w:t>
      </w:r>
      <w:r w:rsidRPr="00226237">
        <w:rPr>
          <w:noProof/>
        </w:rPr>
        <w:tab/>
        <w:t>Duval, B. D.</w:t>
      </w:r>
      <w:r w:rsidRPr="00226237">
        <w:rPr>
          <w:i/>
          <w:noProof/>
        </w:rPr>
        <w:t xml:space="preserve"> et al.</w:t>
      </w:r>
      <w:r w:rsidRPr="00226237">
        <w:rPr>
          <w:noProof/>
        </w:rPr>
        <w:t xml:space="preserve"> Evaluation of a latex agglutination assay for the identification of </w:t>
      </w:r>
      <w:r w:rsidRPr="00226237">
        <w:rPr>
          <w:i/>
          <w:noProof/>
        </w:rPr>
        <w:t>Burkholderia pseudomallei</w:t>
      </w:r>
      <w:r w:rsidRPr="00226237">
        <w:rPr>
          <w:noProof/>
        </w:rPr>
        <w:t xml:space="preserve"> and </w:t>
      </w:r>
      <w:r w:rsidRPr="00226237">
        <w:rPr>
          <w:i/>
          <w:noProof/>
        </w:rPr>
        <w:t>Burkholderia mallei</w:t>
      </w:r>
      <w:r w:rsidRPr="00226237">
        <w:rPr>
          <w:noProof/>
        </w:rPr>
        <w:t xml:space="preserve">. </w:t>
      </w:r>
      <w:r w:rsidRPr="00226237">
        <w:rPr>
          <w:i/>
          <w:noProof/>
        </w:rPr>
        <w:t>Am J Trop Med Hyg</w:t>
      </w:r>
      <w:r w:rsidRPr="00226237">
        <w:rPr>
          <w:noProof/>
        </w:rPr>
        <w:t>. 2014;90:1043-1046.</w:t>
      </w:r>
    </w:p>
    <w:p w14:paraId="73B433AE" w14:textId="77777777" w:rsidR="00226237" w:rsidRPr="00226237" w:rsidRDefault="00226237" w:rsidP="00E42B4C">
      <w:pPr>
        <w:rPr>
          <w:noProof/>
        </w:rPr>
      </w:pPr>
      <w:r w:rsidRPr="00226237">
        <w:rPr>
          <w:noProof/>
        </w:rPr>
        <w:t>29</w:t>
      </w:r>
      <w:r w:rsidRPr="00226237">
        <w:rPr>
          <w:noProof/>
        </w:rPr>
        <w:tab/>
        <w:t>Dance, D. A.</w:t>
      </w:r>
      <w:r w:rsidRPr="00226237">
        <w:rPr>
          <w:i/>
          <w:noProof/>
        </w:rPr>
        <w:t xml:space="preserve"> et al.</w:t>
      </w:r>
      <w:r w:rsidRPr="00226237">
        <w:rPr>
          <w:noProof/>
        </w:rPr>
        <w:t xml:space="preserve"> </w:t>
      </w:r>
      <w:r w:rsidRPr="00226237">
        <w:rPr>
          <w:i/>
          <w:noProof/>
        </w:rPr>
        <w:t>Burkholderia pseudomallei</w:t>
      </w:r>
      <w:r w:rsidRPr="00226237">
        <w:rPr>
          <w:noProof/>
        </w:rPr>
        <w:t xml:space="preserve">: challenges for the clinical microbiology laboratory - a response from the front line. </w:t>
      </w:r>
      <w:r w:rsidRPr="00226237">
        <w:rPr>
          <w:i/>
          <w:noProof/>
        </w:rPr>
        <w:t>J Clin Microbiol</w:t>
      </w:r>
      <w:r w:rsidRPr="00226237">
        <w:rPr>
          <w:noProof/>
        </w:rPr>
        <w:t>. 2017;55:980-982.</w:t>
      </w:r>
    </w:p>
    <w:p w14:paraId="10D56FF3" w14:textId="77777777" w:rsidR="00226237" w:rsidRPr="00226237" w:rsidRDefault="00226237" w:rsidP="00E42B4C">
      <w:pPr>
        <w:rPr>
          <w:noProof/>
        </w:rPr>
      </w:pPr>
      <w:r w:rsidRPr="00226237">
        <w:rPr>
          <w:noProof/>
        </w:rPr>
        <w:t>30</w:t>
      </w:r>
      <w:r w:rsidRPr="00226237">
        <w:rPr>
          <w:noProof/>
        </w:rPr>
        <w:tab/>
        <w:t>Gassiep, I.</w:t>
      </w:r>
      <w:r w:rsidRPr="00226237">
        <w:rPr>
          <w:i/>
          <w:noProof/>
        </w:rPr>
        <w:t xml:space="preserve"> et al.</w:t>
      </w:r>
      <w:r w:rsidRPr="00226237">
        <w:rPr>
          <w:noProof/>
        </w:rPr>
        <w:t xml:space="preserve"> Laboratory safety: handling </w:t>
      </w:r>
      <w:r w:rsidRPr="00226237">
        <w:rPr>
          <w:i/>
          <w:noProof/>
        </w:rPr>
        <w:t>Burkholderia pseudomallei</w:t>
      </w:r>
      <w:r w:rsidRPr="00226237">
        <w:rPr>
          <w:noProof/>
        </w:rPr>
        <w:t xml:space="preserve"> isolates without a biosafety cabinet. </w:t>
      </w:r>
      <w:r w:rsidRPr="00226237">
        <w:rPr>
          <w:i/>
          <w:noProof/>
        </w:rPr>
        <w:t>J Clin Microbiol</w:t>
      </w:r>
      <w:r w:rsidRPr="00226237">
        <w:rPr>
          <w:noProof/>
        </w:rPr>
        <w:t>. 2021;59:e0042421.</w:t>
      </w:r>
    </w:p>
    <w:p w14:paraId="631E1F0A" w14:textId="77777777" w:rsidR="00226237" w:rsidRPr="00226237" w:rsidRDefault="00226237" w:rsidP="00E42B4C">
      <w:pPr>
        <w:rPr>
          <w:noProof/>
        </w:rPr>
      </w:pPr>
      <w:r w:rsidRPr="00226237">
        <w:rPr>
          <w:noProof/>
        </w:rPr>
        <w:t>31</w:t>
      </w:r>
      <w:r w:rsidRPr="00226237">
        <w:rPr>
          <w:noProof/>
        </w:rPr>
        <w:tab/>
        <w:t>Peacock, S. J.</w:t>
      </w:r>
      <w:r w:rsidRPr="00226237">
        <w:rPr>
          <w:i/>
          <w:noProof/>
        </w:rPr>
        <w:t xml:space="preserve"> et al.</w:t>
      </w:r>
      <w:r w:rsidRPr="00226237">
        <w:rPr>
          <w:noProof/>
        </w:rPr>
        <w:t xml:space="preserve"> Management of accidental laboratory exposure to </w:t>
      </w:r>
      <w:r w:rsidRPr="00226237">
        <w:rPr>
          <w:i/>
          <w:noProof/>
        </w:rPr>
        <w:t>Burkholderia pseudomallei</w:t>
      </w:r>
      <w:r w:rsidRPr="00226237">
        <w:rPr>
          <w:noProof/>
        </w:rPr>
        <w:t xml:space="preserve"> and </w:t>
      </w:r>
      <w:r w:rsidRPr="00226237">
        <w:rPr>
          <w:i/>
          <w:noProof/>
        </w:rPr>
        <w:t>B. mallei</w:t>
      </w:r>
      <w:r w:rsidRPr="00226237">
        <w:rPr>
          <w:noProof/>
        </w:rPr>
        <w:t xml:space="preserve">. </w:t>
      </w:r>
      <w:r w:rsidRPr="00226237">
        <w:rPr>
          <w:i/>
          <w:noProof/>
        </w:rPr>
        <w:t>Emerg Infect Dis</w:t>
      </w:r>
      <w:r w:rsidRPr="00226237">
        <w:rPr>
          <w:noProof/>
        </w:rPr>
        <w:t>. 2008;14:e2.</w:t>
      </w:r>
    </w:p>
    <w:p w14:paraId="7FC1EB53" w14:textId="77777777" w:rsidR="00226237" w:rsidRPr="00226237" w:rsidRDefault="00226237" w:rsidP="00E42B4C">
      <w:pPr>
        <w:rPr>
          <w:noProof/>
        </w:rPr>
      </w:pPr>
      <w:r w:rsidRPr="00226237">
        <w:rPr>
          <w:noProof/>
        </w:rPr>
        <w:t>32</w:t>
      </w:r>
      <w:r w:rsidRPr="00226237">
        <w:rPr>
          <w:noProof/>
        </w:rPr>
        <w:tab/>
        <w:t>Price, E. P.</w:t>
      </w:r>
      <w:r w:rsidRPr="00226237">
        <w:rPr>
          <w:i/>
          <w:noProof/>
        </w:rPr>
        <w:t xml:space="preserve"> et al.</w:t>
      </w:r>
      <w:r w:rsidRPr="00226237">
        <w:rPr>
          <w:noProof/>
        </w:rPr>
        <w:t xml:space="preserve"> Genomic insights into the melioidosis pathogen, </w:t>
      </w:r>
      <w:r w:rsidRPr="00226237">
        <w:rPr>
          <w:i/>
          <w:noProof/>
        </w:rPr>
        <w:t>Burkholderia pseudomallei</w:t>
      </w:r>
      <w:r w:rsidRPr="00226237">
        <w:rPr>
          <w:noProof/>
        </w:rPr>
        <w:t xml:space="preserve">. </w:t>
      </w:r>
      <w:r w:rsidRPr="00226237">
        <w:rPr>
          <w:i/>
          <w:noProof/>
        </w:rPr>
        <w:t>Curr Trop Med Rep</w:t>
      </w:r>
      <w:r w:rsidRPr="00226237">
        <w:rPr>
          <w:noProof/>
        </w:rPr>
        <w:t>. 2017;4:95-102.</w:t>
      </w:r>
    </w:p>
    <w:p w14:paraId="3683FD79" w14:textId="77777777" w:rsidR="00226237" w:rsidRPr="00226237" w:rsidRDefault="00226237" w:rsidP="00E42B4C">
      <w:pPr>
        <w:rPr>
          <w:noProof/>
        </w:rPr>
      </w:pPr>
      <w:r w:rsidRPr="00226237">
        <w:rPr>
          <w:noProof/>
        </w:rPr>
        <w:t>33</w:t>
      </w:r>
      <w:r w:rsidRPr="00226237">
        <w:rPr>
          <w:noProof/>
        </w:rPr>
        <w:tab/>
        <w:t>Lichtenegger, S.</w:t>
      </w:r>
      <w:r w:rsidRPr="00226237">
        <w:rPr>
          <w:i/>
          <w:noProof/>
        </w:rPr>
        <w:t xml:space="preserve"> et al.</w:t>
      </w:r>
      <w:r w:rsidRPr="00226237">
        <w:rPr>
          <w:noProof/>
        </w:rPr>
        <w:t xml:space="preserve"> Development and validation of a </w:t>
      </w:r>
      <w:r w:rsidRPr="00226237">
        <w:rPr>
          <w:i/>
          <w:noProof/>
        </w:rPr>
        <w:t>Burkholderia pseudomallei</w:t>
      </w:r>
      <w:r w:rsidRPr="00226237">
        <w:rPr>
          <w:noProof/>
        </w:rPr>
        <w:t xml:space="preserve"> core genome multilocus sequence typing scheme to facilitate molecular surveillance. </w:t>
      </w:r>
      <w:r w:rsidRPr="00226237">
        <w:rPr>
          <w:i/>
          <w:noProof/>
        </w:rPr>
        <w:t>J Clin Microbiol</w:t>
      </w:r>
      <w:r w:rsidRPr="00226237">
        <w:rPr>
          <w:noProof/>
        </w:rPr>
        <w:t>. 2021;59:e0009321.</w:t>
      </w:r>
    </w:p>
    <w:p w14:paraId="0F98091D" w14:textId="77777777" w:rsidR="00226237" w:rsidRPr="00226237" w:rsidRDefault="00226237" w:rsidP="00E42B4C">
      <w:pPr>
        <w:rPr>
          <w:noProof/>
        </w:rPr>
      </w:pPr>
      <w:r w:rsidRPr="00226237">
        <w:rPr>
          <w:noProof/>
        </w:rPr>
        <w:t>34</w:t>
      </w:r>
      <w:r w:rsidRPr="00226237">
        <w:rPr>
          <w:noProof/>
        </w:rPr>
        <w:tab/>
        <w:t>Chapple, S. N.</w:t>
      </w:r>
      <w:r w:rsidRPr="00226237">
        <w:rPr>
          <w:i/>
          <w:noProof/>
        </w:rPr>
        <w:t xml:space="preserve"> et al.</w:t>
      </w:r>
      <w:r w:rsidRPr="00226237">
        <w:rPr>
          <w:noProof/>
        </w:rPr>
        <w:t xml:space="preserve"> </w:t>
      </w:r>
      <w:r w:rsidRPr="00226237">
        <w:rPr>
          <w:i/>
          <w:noProof/>
        </w:rPr>
        <w:t xml:space="preserve">Burkholderia pseudomallei </w:t>
      </w:r>
      <w:r w:rsidRPr="00226237">
        <w:rPr>
          <w:noProof/>
        </w:rPr>
        <w:t xml:space="preserve">genotype distribution in the Northern Territory, Australia. </w:t>
      </w:r>
      <w:r w:rsidRPr="00226237">
        <w:rPr>
          <w:i/>
          <w:noProof/>
        </w:rPr>
        <w:t>Am J Trop Med Hyg</w:t>
      </w:r>
      <w:r w:rsidRPr="00226237">
        <w:rPr>
          <w:noProof/>
        </w:rPr>
        <w:t>. 2016;94:68-72.</w:t>
      </w:r>
    </w:p>
    <w:p w14:paraId="20F4ADEA" w14:textId="77777777" w:rsidR="00226237" w:rsidRPr="00226237" w:rsidRDefault="00226237" w:rsidP="00E42B4C">
      <w:pPr>
        <w:rPr>
          <w:noProof/>
        </w:rPr>
      </w:pPr>
      <w:r w:rsidRPr="00226237">
        <w:rPr>
          <w:noProof/>
        </w:rPr>
        <w:t>35</w:t>
      </w:r>
      <w:r w:rsidRPr="00226237">
        <w:rPr>
          <w:noProof/>
        </w:rPr>
        <w:tab/>
        <w:t>McRobb, E.</w:t>
      </w:r>
      <w:r w:rsidRPr="00226237">
        <w:rPr>
          <w:i/>
          <w:noProof/>
        </w:rPr>
        <w:t xml:space="preserve"> et al.</w:t>
      </w:r>
      <w:r w:rsidRPr="00226237">
        <w:rPr>
          <w:noProof/>
        </w:rPr>
        <w:t xml:space="preserve"> Distribution of </w:t>
      </w:r>
      <w:r w:rsidRPr="00226237">
        <w:rPr>
          <w:i/>
          <w:noProof/>
        </w:rPr>
        <w:t xml:space="preserve">Burkholderia pseudomallei </w:t>
      </w:r>
      <w:r w:rsidRPr="00226237">
        <w:rPr>
          <w:noProof/>
        </w:rPr>
        <w:t xml:space="preserve">in northern Australia, a land of diversity. </w:t>
      </w:r>
      <w:r w:rsidRPr="00226237">
        <w:rPr>
          <w:i/>
          <w:noProof/>
        </w:rPr>
        <w:t>Appl Environ Microbiol</w:t>
      </w:r>
      <w:r w:rsidRPr="00226237">
        <w:rPr>
          <w:noProof/>
        </w:rPr>
        <w:t>. 2014;80:3463-3468.</w:t>
      </w:r>
    </w:p>
    <w:p w14:paraId="29946DA7" w14:textId="77777777" w:rsidR="00226237" w:rsidRPr="00226237" w:rsidRDefault="00226237" w:rsidP="00E42B4C">
      <w:pPr>
        <w:rPr>
          <w:noProof/>
        </w:rPr>
      </w:pPr>
      <w:r w:rsidRPr="00226237">
        <w:rPr>
          <w:noProof/>
        </w:rPr>
        <w:t>36</w:t>
      </w:r>
      <w:r w:rsidRPr="00226237">
        <w:rPr>
          <w:noProof/>
        </w:rPr>
        <w:tab/>
        <w:t>De Smet, B.</w:t>
      </w:r>
      <w:r w:rsidRPr="00226237">
        <w:rPr>
          <w:i/>
          <w:noProof/>
        </w:rPr>
        <w:t xml:space="preserve"> et al.</w:t>
      </w:r>
      <w:r w:rsidRPr="00226237">
        <w:rPr>
          <w:noProof/>
        </w:rPr>
        <w:t xml:space="preserve"> Whole-genome sequencing confirms that </w:t>
      </w:r>
      <w:r w:rsidRPr="00226237">
        <w:rPr>
          <w:i/>
          <w:noProof/>
        </w:rPr>
        <w:t>Burkholderia pseudomallei</w:t>
      </w:r>
      <w:r w:rsidRPr="00226237">
        <w:rPr>
          <w:noProof/>
        </w:rPr>
        <w:t xml:space="preserve"> multilocus sequence types common to both Cambodia and Australia are due to homoplasy. </w:t>
      </w:r>
      <w:r w:rsidRPr="00226237">
        <w:rPr>
          <w:i/>
          <w:noProof/>
        </w:rPr>
        <w:t>J Clin Microbiol</w:t>
      </w:r>
      <w:r w:rsidRPr="00226237">
        <w:rPr>
          <w:noProof/>
        </w:rPr>
        <w:t>. 2015;53:323-326.</w:t>
      </w:r>
    </w:p>
    <w:p w14:paraId="1FF23245" w14:textId="77777777" w:rsidR="00226237" w:rsidRPr="00226237" w:rsidRDefault="00226237" w:rsidP="00E42B4C">
      <w:pPr>
        <w:rPr>
          <w:noProof/>
        </w:rPr>
      </w:pPr>
      <w:r w:rsidRPr="00226237">
        <w:rPr>
          <w:noProof/>
        </w:rPr>
        <w:t>37</w:t>
      </w:r>
      <w:r w:rsidRPr="00226237">
        <w:rPr>
          <w:noProof/>
        </w:rPr>
        <w:tab/>
        <w:t>Meumann, E. M.</w:t>
      </w:r>
      <w:r w:rsidRPr="00226237">
        <w:rPr>
          <w:i/>
          <w:noProof/>
        </w:rPr>
        <w:t xml:space="preserve"> et al.</w:t>
      </w:r>
      <w:r w:rsidRPr="00226237">
        <w:rPr>
          <w:noProof/>
        </w:rPr>
        <w:t xml:space="preserve"> Emergence of </w:t>
      </w:r>
      <w:r w:rsidRPr="00226237">
        <w:rPr>
          <w:i/>
          <w:noProof/>
        </w:rPr>
        <w:t>Burkholderia pseudomallei</w:t>
      </w:r>
      <w:r w:rsidRPr="00226237">
        <w:rPr>
          <w:noProof/>
        </w:rPr>
        <w:t xml:space="preserve"> sequence type 562, northern Australia. </w:t>
      </w:r>
      <w:r w:rsidRPr="00226237">
        <w:rPr>
          <w:i/>
          <w:noProof/>
        </w:rPr>
        <w:t>Emerg Infect Dis</w:t>
      </w:r>
      <w:r w:rsidRPr="00226237">
        <w:rPr>
          <w:noProof/>
        </w:rPr>
        <w:t>. 2021;27:1057-1067.</w:t>
      </w:r>
    </w:p>
    <w:p w14:paraId="6E4F2BD3" w14:textId="77777777" w:rsidR="00226237" w:rsidRPr="00226237" w:rsidRDefault="00226237" w:rsidP="00E42B4C">
      <w:pPr>
        <w:rPr>
          <w:noProof/>
        </w:rPr>
      </w:pPr>
      <w:r w:rsidRPr="00226237">
        <w:rPr>
          <w:noProof/>
        </w:rPr>
        <w:t>38</w:t>
      </w:r>
      <w:r w:rsidRPr="00226237">
        <w:rPr>
          <w:noProof/>
        </w:rPr>
        <w:tab/>
        <w:t>Gee, J. E.</w:t>
      </w:r>
      <w:r w:rsidRPr="00226237">
        <w:rPr>
          <w:i/>
          <w:noProof/>
        </w:rPr>
        <w:t xml:space="preserve"> et al.</w:t>
      </w:r>
      <w:r w:rsidRPr="00226237">
        <w:rPr>
          <w:noProof/>
        </w:rPr>
        <w:t xml:space="preserve"> Phylogeography of </w:t>
      </w:r>
      <w:r w:rsidRPr="00226237">
        <w:rPr>
          <w:i/>
          <w:noProof/>
        </w:rPr>
        <w:t xml:space="preserve">Burkholderia pseudomallei </w:t>
      </w:r>
      <w:r w:rsidRPr="00226237">
        <w:rPr>
          <w:noProof/>
        </w:rPr>
        <w:t xml:space="preserve">isolates, Western hemisphere. </w:t>
      </w:r>
      <w:r w:rsidRPr="00226237">
        <w:rPr>
          <w:i/>
          <w:noProof/>
        </w:rPr>
        <w:t>Emerg Infect Dis</w:t>
      </w:r>
      <w:r w:rsidRPr="00226237">
        <w:rPr>
          <w:noProof/>
        </w:rPr>
        <w:t>. 2017;23:1133-1138.</w:t>
      </w:r>
    </w:p>
    <w:p w14:paraId="3AF8CC2D" w14:textId="77777777" w:rsidR="00226237" w:rsidRPr="00226237" w:rsidRDefault="00226237" w:rsidP="00E42B4C">
      <w:pPr>
        <w:rPr>
          <w:noProof/>
        </w:rPr>
      </w:pPr>
      <w:r w:rsidRPr="00226237">
        <w:rPr>
          <w:noProof/>
        </w:rPr>
        <w:t>39</w:t>
      </w:r>
      <w:r w:rsidRPr="00226237">
        <w:rPr>
          <w:noProof/>
        </w:rPr>
        <w:tab/>
        <w:t>McRobb, E.</w:t>
      </w:r>
      <w:r w:rsidRPr="00226237">
        <w:rPr>
          <w:i/>
          <w:noProof/>
        </w:rPr>
        <w:t xml:space="preserve"> et al.</w:t>
      </w:r>
      <w:r w:rsidRPr="00226237">
        <w:rPr>
          <w:noProof/>
        </w:rPr>
        <w:t xml:space="preserve"> Tracing melioidosis back to the source: using whole-genome sequencing to investigate an outbreak originating from a contaminated domestic water supply. </w:t>
      </w:r>
      <w:r w:rsidRPr="00226237">
        <w:rPr>
          <w:i/>
          <w:noProof/>
        </w:rPr>
        <w:t>J Clin Microbiol</w:t>
      </w:r>
      <w:r w:rsidRPr="00226237">
        <w:rPr>
          <w:noProof/>
        </w:rPr>
        <w:t>. 2015;53:1144-1148.</w:t>
      </w:r>
    </w:p>
    <w:p w14:paraId="1A818964" w14:textId="77777777" w:rsidR="00226237" w:rsidRPr="00226237" w:rsidRDefault="00226237" w:rsidP="00E42B4C">
      <w:pPr>
        <w:rPr>
          <w:noProof/>
        </w:rPr>
      </w:pPr>
      <w:r w:rsidRPr="00226237">
        <w:rPr>
          <w:noProof/>
        </w:rPr>
        <w:t>40</w:t>
      </w:r>
      <w:r w:rsidRPr="00226237">
        <w:rPr>
          <w:noProof/>
        </w:rPr>
        <w:tab/>
        <w:t>Novak, R. T.</w:t>
      </w:r>
      <w:r w:rsidRPr="00226237">
        <w:rPr>
          <w:i/>
          <w:noProof/>
        </w:rPr>
        <w:t xml:space="preserve"> et al.</w:t>
      </w:r>
      <w:r w:rsidRPr="00226237">
        <w:rPr>
          <w:noProof/>
        </w:rPr>
        <w:t xml:space="preserve"> Development and evaluation of a real-time PCR assay targeting the type III secretion system of </w:t>
      </w:r>
      <w:r w:rsidRPr="00226237">
        <w:rPr>
          <w:i/>
          <w:noProof/>
        </w:rPr>
        <w:t>Burkholderia pseudomallei</w:t>
      </w:r>
      <w:r w:rsidRPr="00226237">
        <w:rPr>
          <w:noProof/>
        </w:rPr>
        <w:t xml:space="preserve">. </w:t>
      </w:r>
      <w:r w:rsidRPr="00226237">
        <w:rPr>
          <w:i/>
          <w:noProof/>
        </w:rPr>
        <w:t>J Clin Microbiol</w:t>
      </w:r>
      <w:r w:rsidRPr="00226237">
        <w:rPr>
          <w:noProof/>
        </w:rPr>
        <w:t>. 2006;44:85-90.</w:t>
      </w:r>
    </w:p>
    <w:p w14:paraId="5C0FE0C0" w14:textId="77777777" w:rsidR="00226237" w:rsidRPr="00226237" w:rsidRDefault="00226237" w:rsidP="00E42B4C">
      <w:pPr>
        <w:rPr>
          <w:noProof/>
        </w:rPr>
      </w:pPr>
      <w:r w:rsidRPr="00226237">
        <w:rPr>
          <w:noProof/>
        </w:rPr>
        <w:t>41</w:t>
      </w:r>
      <w:r w:rsidRPr="00226237">
        <w:rPr>
          <w:noProof/>
        </w:rPr>
        <w:tab/>
        <w:t>Noparatvarakorn, C.</w:t>
      </w:r>
      <w:r w:rsidRPr="00226237">
        <w:rPr>
          <w:i/>
          <w:noProof/>
        </w:rPr>
        <w:t xml:space="preserve"> et al.</w:t>
      </w:r>
      <w:r w:rsidRPr="00226237">
        <w:rPr>
          <w:noProof/>
        </w:rPr>
        <w:t xml:space="preserve"> Optimization and prospective evaluation of sensitive real-time PCR assays with an internal control for the diagnosis of melioidosis in Thailand. </w:t>
      </w:r>
      <w:r w:rsidRPr="00226237">
        <w:rPr>
          <w:i/>
          <w:noProof/>
        </w:rPr>
        <w:t>Microbiol Spectr</w:t>
      </w:r>
      <w:r w:rsidRPr="00226237">
        <w:rPr>
          <w:noProof/>
        </w:rPr>
        <w:t>. 2023;11:e0103923.</w:t>
      </w:r>
    </w:p>
    <w:p w14:paraId="3FFC6074" w14:textId="77777777" w:rsidR="00226237" w:rsidRPr="00226237" w:rsidRDefault="00226237" w:rsidP="00E42B4C">
      <w:pPr>
        <w:rPr>
          <w:noProof/>
        </w:rPr>
      </w:pPr>
      <w:r w:rsidRPr="00226237">
        <w:rPr>
          <w:noProof/>
        </w:rPr>
        <w:t>42</w:t>
      </w:r>
      <w:r w:rsidRPr="00226237">
        <w:rPr>
          <w:noProof/>
        </w:rPr>
        <w:tab/>
        <w:t>Meumann, E. M.</w:t>
      </w:r>
      <w:r w:rsidRPr="00226237">
        <w:rPr>
          <w:i/>
          <w:noProof/>
        </w:rPr>
        <w:t xml:space="preserve"> et al.</w:t>
      </w:r>
      <w:r w:rsidRPr="00226237">
        <w:rPr>
          <w:noProof/>
        </w:rPr>
        <w:t xml:space="preserve"> Clinical evaluation of a type III secretion system real-time PCR assay for diagnosing melioidosis. </w:t>
      </w:r>
      <w:r w:rsidRPr="00226237">
        <w:rPr>
          <w:i/>
          <w:noProof/>
        </w:rPr>
        <w:t>J Clin Microbiol</w:t>
      </w:r>
      <w:r w:rsidRPr="00226237">
        <w:rPr>
          <w:noProof/>
        </w:rPr>
        <w:t>. 2006;44:3028-3030.</w:t>
      </w:r>
    </w:p>
    <w:p w14:paraId="222AFB88" w14:textId="77777777" w:rsidR="00226237" w:rsidRPr="00226237" w:rsidRDefault="00226237" w:rsidP="00E42B4C">
      <w:pPr>
        <w:rPr>
          <w:noProof/>
        </w:rPr>
      </w:pPr>
      <w:r w:rsidRPr="00226237">
        <w:rPr>
          <w:noProof/>
        </w:rPr>
        <w:t>43</w:t>
      </w:r>
      <w:r w:rsidRPr="00226237">
        <w:rPr>
          <w:noProof/>
        </w:rPr>
        <w:tab/>
        <w:t>Cheng, A. C.</w:t>
      </w:r>
      <w:r w:rsidRPr="00226237">
        <w:rPr>
          <w:i/>
          <w:noProof/>
        </w:rPr>
        <w:t xml:space="preserve"> et al.</w:t>
      </w:r>
      <w:r w:rsidRPr="00226237">
        <w:rPr>
          <w:noProof/>
        </w:rPr>
        <w:t xml:space="preserve"> Indirect hemagglutination assay in patients with melioidosis in northern Australia. </w:t>
      </w:r>
      <w:r w:rsidRPr="00226237">
        <w:rPr>
          <w:i/>
          <w:noProof/>
        </w:rPr>
        <w:t>Am J Trop Med Hyg</w:t>
      </w:r>
      <w:r w:rsidRPr="00226237">
        <w:rPr>
          <w:noProof/>
        </w:rPr>
        <w:t>. 2006;74:330-334.</w:t>
      </w:r>
    </w:p>
    <w:p w14:paraId="3D794842" w14:textId="77777777" w:rsidR="00226237" w:rsidRPr="00226237" w:rsidRDefault="00226237" w:rsidP="00E42B4C">
      <w:pPr>
        <w:rPr>
          <w:noProof/>
        </w:rPr>
      </w:pPr>
      <w:r w:rsidRPr="00226237">
        <w:rPr>
          <w:noProof/>
        </w:rPr>
        <w:t>44</w:t>
      </w:r>
      <w:r w:rsidRPr="00226237">
        <w:rPr>
          <w:noProof/>
        </w:rPr>
        <w:tab/>
        <w:t>Pumpuang, A.</w:t>
      </w:r>
      <w:r w:rsidRPr="00226237">
        <w:rPr>
          <w:i/>
          <w:noProof/>
        </w:rPr>
        <w:t xml:space="preserve"> et al.</w:t>
      </w:r>
      <w:r w:rsidRPr="00226237">
        <w:rPr>
          <w:noProof/>
        </w:rPr>
        <w:t xml:space="preserve"> Comparison of O-polysaccharide and hemolysin co-regulated protein as target antigens for serodiagnosis of melioidosis. </w:t>
      </w:r>
      <w:r w:rsidRPr="00226237">
        <w:rPr>
          <w:i/>
          <w:noProof/>
        </w:rPr>
        <w:t>PLoS Negl Trop Dis</w:t>
      </w:r>
      <w:r w:rsidRPr="00226237">
        <w:rPr>
          <w:noProof/>
        </w:rPr>
        <w:t>. 2017;11:e0005499.</w:t>
      </w:r>
    </w:p>
    <w:p w14:paraId="606C26E6" w14:textId="33898327" w:rsidR="00C000BA" w:rsidRDefault="00980B58" w:rsidP="00E42B4C">
      <w:r>
        <w:fldChar w:fldCharType="end"/>
      </w:r>
    </w:p>
    <w:p w14:paraId="54B44C68" w14:textId="77777777" w:rsidR="00DC3F16" w:rsidRDefault="00DC3F16" w:rsidP="00E42B4C"/>
    <w:p w14:paraId="00846E95" w14:textId="77777777" w:rsidR="00DC3F16" w:rsidRDefault="00DC3F16" w:rsidP="00E42B4C"/>
    <w:p w14:paraId="1D09BE12" w14:textId="11474F64" w:rsidR="00EC3B9A" w:rsidRDefault="00CF2D40" w:rsidP="00EC3B9A">
      <w:pPr>
        <w:pStyle w:val="Heading1"/>
      </w:pPr>
      <w:r>
        <w:t>Glossary</w:t>
      </w:r>
    </w:p>
    <w:p w14:paraId="584E3140" w14:textId="1C5A0BCB" w:rsidR="00DC4218" w:rsidRDefault="00DC4218" w:rsidP="00CF2D40">
      <w:pPr>
        <w:rPr>
          <w:rStyle w:val="Strong"/>
          <w:b w:val="0"/>
          <w:bCs w:val="0"/>
          <w:color w:val="222222"/>
          <w:shd w:val="clear" w:color="auto" w:fill="FFFFFF"/>
        </w:rPr>
      </w:pPr>
      <w:r w:rsidRPr="00EC3B9A">
        <w:rPr>
          <w:rStyle w:val="Strong"/>
          <w:color w:val="222222"/>
          <w:shd w:val="clear" w:color="auto" w:fill="FFFFFF"/>
        </w:rPr>
        <w:t>Ag/Ab</w:t>
      </w:r>
      <w:r w:rsidR="006A499C" w:rsidRPr="00EC3B9A">
        <w:rPr>
          <w:rStyle w:val="Strong"/>
          <w:color w:val="222222"/>
          <w:shd w:val="clear" w:color="auto" w:fill="FFFFFF"/>
        </w:rPr>
        <w:t xml:space="preserve"> </w:t>
      </w:r>
      <w:r w:rsidR="006A499C">
        <w:rPr>
          <w:rStyle w:val="Strong"/>
          <w:b w:val="0"/>
          <w:bCs w:val="0"/>
          <w:color w:val="222222"/>
          <w:shd w:val="clear" w:color="auto" w:fill="FFFFFF"/>
        </w:rPr>
        <w:t>– Antigen/Antibody</w:t>
      </w:r>
    </w:p>
    <w:p w14:paraId="45833081" w14:textId="1EBF2234" w:rsidR="00A26C3D" w:rsidRDefault="00A26C3D" w:rsidP="00CF2D40">
      <w:pPr>
        <w:rPr>
          <w:rStyle w:val="Strong"/>
          <w:b w:val="0"/>
          <w:bCs w:val="0"/>
          <w:color w:val="222222"/>
          <w:shd w:val="clear" w:color="auto" w:fill="FFFFFF"/>
        </w:rPr>
      </w:pPr>
      <w:r w:rsidRPr="00A26C3D">
        <w:rPr>
          <w:rStyle w:val="Strong"/>
          <w:color w:val="222222"/>
          <w:shd w:val="clear" w:color="auto" w:fill="FFFFFF"/>
        </w:rPr>
        <w:t>AMR</w:t>
      </w:r>
      <w:r>
        <w:rPr>
          <w:rStyle w:val="Strong"/>
          <w:b w:val="0"/>
          <w:bCs w:val="0"/>
          <w:color w:val="222222"/>
          <w:shd w:val="clear" w:color="auto" w:fill="FFFFFF"/>
        </w:rPr>
        <w:t xml:space="preserve"> – Antimicrobial resistance </w:t>
      </w:r>
    </w:p>
    <w:p w14:paraId="7388B913" w14:textId="23F20E62" w:rsidR="00BE0113" w:rsidRPr="008A0130" w:rsidRDefault="00BE0113" w:rsidP="00CF2D40">
      <w:r w:rsidRPr="00EC3B9A">
        <w:rPr>
          <w:rStyle w:val="Strong"/>
          <w:color w:val="222222"/>
          <w:shd w:val="clear" w:color="auto" w:fill="FFFFFF"/>
        </w:rPr>
        <w:t>ARTG</w:t>
      </w:r>
      <w:r w:rsidRPr="00EC3B9A">
        <w:rPr>
          <w:color w:val="222222"/>
          <w:shd w:val="clear" w:color="auto" w:fill="FFFFFF"/>
        </w:rPr>
        <w:t> </w:t>
      </w:r>
      <w:r w:rsidR="00A26C3D">
        <w:t xml:space="preserve">– </w:t>
      </w:r>
      <w:r w:rsidRPr="00EC3B9A">
        <w:rPr>
          <w:color w:val="222222"/>
          <w:shd w:val="clear" w:color="auto" w:fill="FFFFFF"/>
        </w:rPr>
        <w:t>Australian Register of Therapeutic Goods</w:t>
      </w:r>
      <w:r w:rsidRPr="008A0130">
        <w:t xml:space="preserve"> </w:t>
      </w:r>
    </w:p>
    <w:p w14:paraId="1880D0B8" w14:textId="52612301" w:rsidR="00E1346E" w:rsidRDefault="00E1346E" w:rsidP="00CF2D40">
      <w:r w:rsidRPr="00EC3B9A">
        <w:rPr>
          <w:b/>
          <w:bCs/>
        </w:rPr>
        <w:t>BA</w:t>
      </w:r>
      <w:r>
        <w:t xml:space="preserve"> – Blood agar</w:t>
      </w:r>
    </w:p>
    <w:p w14:paraId="25D77A86" w14:textId="05FB942B" w:rsidR="00D20A0B" w:rsidRDefault="00D20A0B" w:rsidP="00CF2D40">
      <w:r w:rsidRPr="00EC3B9A">
        <w:rPr>
          <w:b/>
          <w:bCs/>
        </w:rPr>
        <w:t>Biotype</w:t>
      </w:r>
      <w:r>
        <w:t xml:space="preserve"> </w:t>
      </w:r>
      <w:r w:rsidR="00A26C3D">
        <w:t>– S</w:t>
      </w:r>
      <w:r w:rsidR="003A583C" w:rsidRPr="003A583C">
        <w:t>train distinguished from other microorganisms of the same species by its physiological properties</w:t>
      </w:r>
      <w:r w:rsidR="00DC4218">
        <w:t xml:space="preserve"> or</w:t>
      </w:r>
      <w:r w:rsidR="003A583C" w:rsidRPr="003A583C">
        <w:t xml:space="preserve"> a group of organisms with the same genotype</w:t>
      </w:r>
    </w:p>
    <w:p w14:paraId="76C65A34" w14:textId="795DCD7F" w:rsidR="00D20A0B" w:rsidRDefault="00D20A0B" w:rsidP="00CF2D40">
      <w:r w:rsidRPr="00EC3B9A">
        <w:rPr>
          <w:b/>
          <w:bCs/>
        </w:rPr>
        <w:t>CCNA</w:t>
      </w:r>
      <w:r>
        <w:t xml:space="preserve"> </w:t>
      </w:r>
      <w:r w:rsidR="00A26C3D">
        <w:t xml:space="preserve">– </w:t>
      </w:r>
      <w:r w:rsidR="006A499C" w:rsidRPr="006A499C">
        <w:t>Cell cytotoxicity neutrali</w:t>
      </w:r>
      <w:r w:rsidR="00BF5A7B">
        <w:t>s</w:t>
      </w:r>
      <w:r w:rsidR="006A499C" w:rsidRPr="006A499C">
        <w:t>ation assay</w:t>
      </w:r>
    </w:p>
    <w:p w14:paraId="47156159" w14:textId="17FA8D33" w:rsidR="00E1346E" w:rsidRDefault="00BF5A7B" w:rsidP="00CF2D40">
      <w:r>
        <w:rPr>
          <w:b/>
          <w:bCs/>
        </w:rPr>
        <w:t xml:space="preserve">(US) </w:t>
      </w:r>
      <w:r w:rsidR="00E1346E" w:rsidRPr="00EC3B9A">
        <w:rPr>
          <w:b/>
          <w:bCs/>
        </w:rPr>
        <w:t>CDC</w:t>
      </w:r>
      <w:r w:rsidR="00E1346E">
        <w:t xml:space="preserve"> </w:t>
      </w:r>
      <w:r w:rsidR="00EC3B9A">
        <w:t>–</w:t>
      </w:r>
      <w:r w:rsidR="00E1346E">
        <w:t xml:space="preserve"> </w:t>
      </w:r>
      <w:r w:rsidR="00BE0113">
        <w:t>Cent</w:t>
      </w:r>
      <w:r w:rsidR="00EC3B9A">
        <w:t xml:space="preserve">ers </w:t>
      </w:r>
      <w:r w:rsidR="00BE0113">
        <w:t>for Disease Control and Prevention</w:t>
      </w:r>
    </w:p>
    <w:p w14:paraId="2E6B67A9" w14:textId="75CBCDE7" w:rsidR="00C04E5A" w:rsidRDefault="00C04E5A" w:rsidP="00CF2D40">
      <w:r w:rsidRPr="00EC3B9A">
        <w:rPr>
          <w:b/>
          <w:bCs/>
        </w:rPr>
        <w:t>CDNA</w:t>
      </w:r>
      <w:r>
        <w:t xml:space="preserve"> </w:t>
      </w:r>
      <w:r w:rsidR="00A26C3D">
        <w:t xml:space="preserve">– </w:t>
      </w:r>
      <w:r>
        <w:t>Communicable Diseases Network Australia</w:t>
      </w:r>
    </w:p>
    <w:p w14:paraId="44921DC9" w14:textId="29F5A041" w:rsidR="006A499C" w:rsidRDefault="006A499C" w:rsidP="00CF2D40">
      <w:r w:rsidRPr="00EC3B9A">
        <w:rPr>
          <w:b/>
          <w:bCs/>
        </w:rPr>
        <w:t>CDS</w:t>
      </w:r>
      <w:r>
        <w:t xml:space="preserve"> </w:t>
      </w:r>
      <w:r w:rsidR="00A26C3D">
        <w:t xml:space="preserve">– </w:t>
      </w:r>
      <w:r>
        <w:t xml:space="preserve">Calibrated </w:t>
      </w:r>
      <w:r w:rsidR="00EC3B9A">
        <w:t>d</w:t>
      </w:r>
      <w:r>
        <w:t xml:space="preserve">ichotomous </w:t>
      </w:r>
      <w:r w:rsidR="00EC3B9A">
        <w:t>s</w:t>
      </w:r>
      <w:r>
        <w:t>usceptibility</w:t>
      </w:r>
    </w:p>
    <w:p w14:paraId="48DC4C8A" w14:textId="6C2F28BB" w:rsidR="006A499C" w:rsidRDefault="006A499C" w:rsidP="00CF2D40">
      <w:r w:rsidRPr="00EC3B9A">
        <w:rPr>
          <w:b/>
          <w:bCs/>
        </w:rPr>
        <w:t>CIA</w:t>
      </w:r>
      <w:r>
        <w:t xml:space="preserve"> </w:t>
      </w:r>
      <w:r w:rsidR="00A26C3D">
        <w:t xml:space="preserve">– </w:t>
      </w:r>
      <w:r>
        <w:t>Chemiluminescent immunoassay</w:t>
      </w:r>
    </w:p>
    <w:p w14:paraId="53B5732C" w14:textId="47CBA7BE" w:rsidR="00D20A0B" w:rsidRDefault="00D20A0B" w:rsidP="00CF2D40">
      <w:r w:rsidRPr="00EC3B9A">
        <w:rPr>
          <w:b/>
          <w:bCs/>
        </w:rPr>
        <w:t>Clade</w:t>
      </w:r>
      <w:r w:rsidR="003A583C">
        <w:t xml:space="preserve"> </w:t>
      </w:r>
      <w:r w:rsidR="00A26C3D">
        <w:t>– G</w:t>
      </w:r>
      <w:r w:rsidR="00DC4218" w:rsidRPr="00DC4218">
        <w:t xml:space="preserve">roup of organisms composed of a common ancestor and all its lineal descendants </w:t>
      </w:r>
    </w:p>
    <w:p w14:paraId="21B13BDE" w14:textId="1AC56E99" w:rsidR="006A499C" w:rsidRDefault="006A499C" w:rsidP="00CF2D40">
      <w:r w:rsidRPr="00EC3B9A">
        <w:rPr>
          <w:b/>
          <w:bCs/>
        </w:rPr>
        <w:t>CLSI</w:t>
      </w:r>
      <w:r>
        <w:t xml:space="preserve"> </w:t>
      </w:r>
      <w:r w:rsidR="00A26C3D">
        <w:t xml:space="preserve">– </w:t>
      </w:r>
      <w:r>
        <w:t>Clinical and Laboratory Standards Institute</w:t>
      </w:r>
    </w:p>
    <w:p w14:paraId="50932D48" w14:textId="4DE67B61" w:rsidR="00E1346E" w:rsidRDefault="00E1346E" w:rsidP="00CF2D40">
      <w:r w:rsidRPr="00EC3B9A">
        <w:rPr>
          <w:b/>
          <w:bCs/>
        </w:rPr>
        <w:t>CSF</w:t>
      </w:r>
      <w:r>
        <w:t xml:space="preserve"> </w:t>
      </w:r>
      <w:r w:rsidR="00A26C3D">
        <w:t xml:space="preserve">– </w:t>
      </w:r>
      <w:r>
        <w:t xml:space="preserve">Cerebrospinal fluid </w:t>
      </w:r>
    </w:p>
    <w:p w14:paraId="5735371B" w14:textId="32B422FB" w:rsidR="006A499C" w:rsidRDefault="006A499C" w:rsidP="00CF2D40">
      <w:r w:rsidRPr="00EC3B9A">
        <w:rPr>
          <w:b/>
          <w:bCs/>
        </w:rPr>
        <w:t>Ct</w:t>
      </w:r>
      <w:r>
        <w:t xml:space="preserve"> – Cycle threshold</w:t>
      </w:r>
    </w:p>
    <w:p w14:paraId="0A97107D" w14:textId="119D4F5C" w:rsidR="00E1346E" w:rsidRDefault="00E1346E" w:rsidP="00CF2D40">
      <w:r w:rsidRPr="0083509D">
        <w:rPr>
          <w:b/>
          <w:bCs/>
        </w:rPr>
        <w:t>DFA</w:t>
      </w:r>
      <w:r>
        <w:t xml:space="preserve"> </w:t>
      </w:r>
      <w:r w:rsidR="00A26C3D">
        <w:t xml:space="preserve">– </w:t>
      </w:r>
      <w:r>
        <w:t xml:space="preserve">Direct </w:t>
      </w:r>
      <w:r w:rsidR="00DD02C4">
        <w:t>f</w:t>
      </w:r>
      <w:r>
        <w:t xml:space="preserve">luorescent </w:t>
      </w:r>
      <w:r w:rsidR="00DD02C4">
        <w:t>a</w:t>
      </w:r>
      <w:r>
        <w:t>ntibody</w:t>
      </w:r>
    </w:p>
    <w:p w14:paraId="170600FB" w14:textId="1F5D4869" w:rsidR="00E1346E" w:rsidRDefault="00E1346E" w:rsidP="00CF2D40">
      <w:r w:rsidRPr="0083509D">
        <w:rPr>
          <w:b/>
          <w:bCs/>
        </w:rPr>
        <w:t>DNA</w:t>
      </w:r>
      <w:r w:rsidR="008A0130">
        <w:t xml:space="preserve"> </w:t>
      </w:r>
      <w:r w:rsidR="006A499C">
        <w:t>–</w:t>
      </w:r>
      <w:r w:rsidR="008A0130">
        <w:t xml:space="preserve"> </w:t>
      </w:r>
      <w:r w:rsidR="006A499C">
        <w:t xml:space="preserve">Deoxyribonucleic acid </w:t>
      </w:r>
    </w:p>
    <w:p w14:paraId="29FA3A8B" w14:textId="1154C494" w:rsidR="00D20A0B" w:rsidRDefault="00D20A0B" w:rsidP="00CF2D40">
      <w:r w:rsidRPr="0083509D">
        <w:rPr>
          <w:b/>
          <w:bCs/>
        </w:rPr>
        <w:t>EDTA</w:t>
      </w:r>
      <w:r>
        <w:t xml:space="preserve"> </w:t>
      </w:r>
      <w:r w:rsidR="00A26C3D">
        <w:t xml:space="preserve">– </w:t>
      </w:r>
      <w:r w:rsidR="00DC4218" w:rsidRPr="00DC4218">
        <w:t>Ethylenediaminetetraacetic acid</w:t>
      </w:r>
    </w:p>
    <w:p w14:paraId="6FE121EF" w14:textId="16041E9D" w:rsidR="00DD02C4" w:rsidRDefault="00DD02C4" w:rsidP="00CF2D40">
      <w:r w:rsidRPr="0083509D">
        <w:rPr>
          <w:b/>
          <w:bCs/>
        </w:rPr>
        <w:t>EIA</w:t>
      </w:r>
      <w:r>
        <w:t xml:space="preserve"> </w:t>
      </w:r>
      <w:r w:rsidR="00A26C3D">
        <w:t xml:space="preserve">– </w:t>
      </w:r>
      <w:r>
        <w:t xml:space="preserve">Enzyme </w:t>
      </w:r>
      <w:r w:rsidR="0083509D">
        <w:t>i</w:t>
      </w:r>
      <w:r>
        <w:t>mmunoassay</w:t>
      </w:r>
    </w:p>
    <w:p w14:paraId="0E7D548A" w14:textId="4A96542E" w:rsidR="00E1346E" w:rsidRDefault="00E1346E" w:rsidP="00CF2D40">
      <w:r w:rsidRPr="0083509D">
        <w:rPr>
          <w:b/>
          <w:bCs/>
        </w:rPr>
        <w:t>ELISA</w:t>
      </w:r>
      <w:r>
        <w:t xml:space="preserve"> </w:t>
      </w:r>
      <w:r w:rsidR="00A26C3D">
        <w:t xml:space="preserve">– </w:t>
      </w:r>
      <w:r w:rsidR="0083509D">
        <w:t>E</w:t>
      </w:r>
      <w:r w:rsidR="00617E04">
        <w:t>nzyme linked immunosorbent assay</w:t>
      </w:r>
    </w:p>
    <w:p w14:paraId="2783354E" w14:textId="6A3F0E2D" w:rsidR="006A499C" w:rsidRDefault="006A499C" w:rsidP="00CF2D40">
      <w:r w:rsidRPr="0083509D">
        <w:rPr>
          <w:b/>
          <w:bCs/>
        </w:rPr>
        <w:t>EUCAST</w:t>
      </w:r>
      <w:r>
        <w:t xml:space="preserve"> </w:t>
      </w:r>
      <w:r w:rsidR="00A26C3D">
        <w:t xml:space="preserve">– </w:t>
      </w:r>
      <w:r>
        <w:t xml:space="preserve">European Committee on Antimicrobial Susceptibility Testing </w:t>
      </w:r>
    </w:p>
    <w:p w14:paraId="71EE511E" w14:textId="5DE84727" w:rsidR="00D20A0B" w:rsidRDefault="006A499C" w:rsidP="00CF2D40">
      <w:r w:rsidRPr="0083509D">
        <w:rPr>
          <w:b/>
          <w:bCs/>
        </w:rPr>
        <w:t>HI</w:t>
      </w:r>
      <w:r>
        <w:t xml:space="preserve"> </w:t>
      </w:r>
      <w:r w:rsidR="00A26C3D">
        <w:t xml:space="preserve">– </w:t>
      </w:r>
      <w:r w:rsidR="00D20A0B">
        <w:t xml:space="preserve">Haemagglutination </w:t>
      </w:r>
      <w:r>
        <w:t>i</w:t>
      </w:r>
      <w:r w:rsidR="00D20A0B">
        <w:t>nhibition</w:t>
      </w:r>
    </w:p>
    <w:p w14:paraId="385307D6" w14:textId="755DE735" w:rsidR="00C83210" w:rsidRDefault="00C83210" w:rsidP="00CF2D40">
      <w:r w:rsidRPr="0083509D">
        <w:rPr>
          <w:b/>
          <w:bCs/>
        </w:rPr>
        <w:t>ICT</w:t>
      </w:r>
      <w:r>
        <w:t xml:space="preserve"> </w:t>
      </w:r>
      <w:r w:rsidR="00A26C3D">
        <w:t xml:space="preserve">– </w:t>
      </w:r>
      <w:r>
        <w:t>Immunochromatographic test</w:t>
      </w:r>
    </w:p>
    <w:p w14:paraId="6C2B4FB7" w14:textId="070BB877" w:rsidR="00D20A0B" w:rsidRDefault="00D20A0B" w:rsidP="00CF2D40">
      <w:r w:rsidRPr="0083509D">
        <w:rPr>
          <w:b/>
          <w:bCs/>
        </w:rPr>
        <w:t>IFA</w:t>
      </w:r>
      <w:r>
        <w:t xml:space="preserve"> </w:t>
      </w:r>
      <w:r w:rsidR="00A26C3D">
        <w:t xml:space="preserve">– </w:t>
      </w:r>
      <w:r>
        <w:t xml:space="preserve">Immunofluorescent </w:t>
      </w:r>
      <w:r w:rsidR="006A499C">
        <w:t>a</w:t>
      </w:r>
      <w:r>
        <w:t>ntibody</w:t>
      </w:r>
    </w:p>
    <w:p w14:paraId="3296D531" w14:textId="717D2FF8" w:rsidR="00DD02C4" w:rsidRDefault="00DD02C4" w:rsidP="00CF2D40">
      <w:r w:rsidRPr="0083509D">
        <w:rPr>
          <w:b/>
          <w:bCs/>
        </w:rPr>
        <w:t>IgA</w:t>
      </w:r>
      <w:r w:rsidR="00BE0113">
        <w:t xml:space="preserve"> </w:t>
      </w:r>
      <w:r w:rsidR="00A26C3D">
        <w:t xml:space="preserve">– </w:t>
      </w:r>
      <w:r w:rsidR="00BE0113" w:rsidRPr="00BE0113">
        <w:t xml:space="preserve">Immunoglobulin </w:t>
      </w:r>
      <w:r w:rsidR="00BE0113">
        <w:t>A</w:t>
      </w:r>
    </w:p>
    <w:p w14:paraId="44F3B881" w14:textId="7336B640" w:rsidR="00E1346E" w:rsidRDefault="00E1346E" w:rsidP="00CF2D40">
      <w:r w:rsidRPr="0083509D">
        <w:rPr>
          <w:b/>
          <w:bCs/>
        </w:rPr>
        <w:t>IgG</w:t>
      </w:r>
      <w:r w:rsidR="00BE0113">
        <w:t xml:space="preserve"> </w:t>
      </w:r>
      <w:r w:rsidR="00A26C3D">
        <w:t xml:space="preserve">– </w:t>
      </w:r>
      <w:r w:rsidR="00BE0113" w:rsidRPr="00BE0113">
        <w:t xml:space="preserve">Immunoglobulin </w:t>
      </w:r>
      <w:r w:rsidR="00BE0113">
        <w:t>G</w:t>
      </w:r>
    </w:p>
    <w:p w14:paraId="112A6948" w14:textId="5F72A0FC" w:rsidR="00E1346E" w:rsidRDefault="00E1346E" w:rsidP="00CF2D40">
      <w:r w:rsidRPr="0083509D">
        <w:rPr>
          <w:b/>
          <w:bCs/>
        </w:rPr>
        <w:t>IgM</w:t>
      </w:r>
      <w:r w:rsidR="00BE0113">
        <w:t xml:space="preserve"> </w:t>
      </w:r>
      <w:r w:rsidR="00A26C3D">
        <w:t xml:space="preserve">– </w:t>
      </w:r>
      <w:r w:rsidR="00BE0113" w:rsidRPr="00BE0113">
        <w:t>Immunoglobulin M</w:t>
      </w:r>
    </w:p>
    <w:p w14:paraId="35208E8F" w14:textId="48B4B20B" w:rsidR="00C83210" w:rsidRDefault="00C83210" w:rsidP="00CF2D40">
      <w:r w:rsidRPr="0083509D">
        <w:rPr>
          <w:b/>
          <w:bCs/>
        </w:rPr>
        <w:t>IVD (device)</w:t>
      </w:r>
      <w:r>
        <w:t xml:space="preserve"> </w:t>
      </w:r>
      <w:r w:rsidR="00A26C3D">
        <w:t xml:space="preserve">– </w:t>
      </w:r>
      <w:r>
        <w:t>In vitro diagnostic medical device</w:t>
      </w:r>
    </w:p>
    <w:p w14:paraId="13D75391" w14:textId="4BF6DE28" w:rsidR="00D20A0B" w:rsidRDefault="00D20A0B" w:rsidP="00CF2D40">
      <w:r w:rsidRPr="0083509D">
        <w:rPr>
          <w:b/>
          <w:bCs/>
        </w:rPr>
        <w:t>In vitro</w:t>
      </w:r>
      <w:r w:rsidR="006A499C" w:rsidRPr="0083509D">
        <w:rPr>
          <w:b/>
          <w:bCs/>
        </w:rPr>
        <w:t xml:space="preserve"> </w:t>
      </w:r>
      <w:r w:rsidR="00A26C3D">
        <w:t xml:space="preserve">– </w:t>
      </w:r>
      <w:r w:rsidR="006A499C" w:rsidRPr="006A499C">
        <w:t>performed in a test tube, culture dish, or elsewhere outside a living organism</w:t>
      </w:r>
    </w:p>
    <w:p w14:paraId="0CB469DF" w14:textId="1D67538D" w:rsidR="00D20A0B" w:rsidRDefault="00D20A0B" w:rsidP="00CF2D40">
      <w:r w:rsidRPr="0083509D">
        <w:rPr>
          <w:b/>
          <w:bCs/>
        </w:rPr>
        <w:t>In vivo</w:t>
      </w:r>
      <w:r w:rsidR="006A499C" w:rsidRPr="0083509D">
        <w:rPr>
          <w:b/>
          <w:bCs/>
        </w:rPr>
        <w:t xml:space="preserve"> </w:t>
      </w:r>
      <w:r w:rsidR="00A26C3D">
        <w:t xml:space="preserve">– </w:t>
      </w:r>
      <w:r w:rsidR="006A499C" w:rsidRPr="006A499C">
        <w:t>performed or taking place in a living organism</w:t>
      </w:r>
    </w:p>
    <w:p w14:paraId="4BA620CC" w14:textId="3A43E318" w:rsidR="006A499C" w:rsidRDefault="006A499C" w:rsidP="00CF2D40">
      <w:r w:rsidRPr="0083509D">
        <w:rPr>
          <w:b/>
          <w:bCs/>
        </w:rPr>
        <w:t>ITS</w:t>
      </w:r>
      <w:r>
        <w:t xml:space="preserve"> </w:t>
      </w:r>
      <w:r w:rsidR="00A26C3D">
        <w:t xml:space="preserve">– </w:t>
      </w:r>
      <w:r>
        <w:t>Inter-genic spacer region</w:t>
      </w:r>
    </w:p>
    <w:p w14:paraId="461F78EB" w14:textId="0C9FDD1A" w:rsidR="00BE0113" w:rsidRDefault="003A583C" w:rsidP="00CF2D40">
      <w:r w:rsidRPr="0083509D">
        <w:rPr>
          <w:b/>
          <w:bCs/>
        </w:rPr>
        <w:t>LAMP</w:t>
      </w:r>
      <w:r>
        <w:t xml:space="preserve"> </w:t>
      </w:r>
      <w:r w:rsidR="00A26C3D">
        <w:t xml:space="preserve">– </w:t>
      </w:r>
      <w:r w:rsidR="00BE0113">
        <w:t>Loop-mediated isothermal amplification</w:t>
      </w:r>
      <w:r w:rsidR="008A0130">
        <w:t xml:space="preserve"> </w:t>
      </w:r>
    </w:p>
    <w:p w14:paraId="052F64FB" w14:textId="7AD0F5FC" w:rsidR="00DD02C4" w:rsidRDefault="00DD02C4" w:rsidP="00CF2D40">
      <w:r w:rsidRPr="0083509D">
        <w:rPr>
          <w:b/>
          <w:bCs/>
        </w:rPr>
        <w:t>LPS</w:t>
      </w:r>
      <w:r>
        <w:t xml:space="preserve"> </w:t>
      </w:r>
      <w:r w:rsidR="00D20A0B">
        <w:t>–</w:t>
      </w:r>
      <w:r>
        <w:t xml:space="preserve"> </w:t>
      </w:r>
      <w:r w:rsidR="003A583C">
        <w:t>L</w:t>
      </w:r>
      <w:r>
        <w:t>ipopolysaccharide</w:t>
      </w:r>
    </w:p>
    <w:p w14:paraId="3D79C20D" w14:textId="24954BD9" w:rsidR="00C83210" w:rsidRDefault="00C83210" w:rsidP="00CF2D40">
      <w:r w:rsidRPr="0083509D">
        <w:rPr>
          <w:b/>
          <w:bCs/>
        </w:rPr>
        <w:t>MALDI-TOF</w:t>
      </w:r>
      <w:r>
        <w:t xml:space="preserve"> </w:t>
      </w:r>
      <w:r w:rsidR="00A26C3D">
        <w:t xml:space="preserve">– </w:t>
      </w:r>
      <w:r>
        <w:t xml:space="preserve">Matrix-assisted laser desorption ionization-time of flight </w:t>
      </w:r>
    </w:p>
    <w:p w14:paraId="44FFE129" w14:textId="27717D93" w:rsidR="006A499C" w:rsidRPr="007D0923" w:rsidRDefault="006A499C" w:rsidP="006A499C">
      <w:r w:rsidRPr="0083509D">
        <w:rPr>
          <w:b/>
          <w:bCs/>
        </w:rPr>
        <w:t>MAT</w:t>
      </w:r>
      <w:r>
        <w:t xml:space="preserve"> </w:t>
      </w:r>
      <w:r w:rsidR="00A26C3D">
        <w:t xml:space="preserve">– </w:t>
      </w:r>
      <w:r>
        <w:t>Microscopic agglutination test</w:t>
      </w:r>
    </w:p>
    <w:p w14:paraId="045B7E10" w14:textId="7B415F27" w:rsidR="006A499C" w:rsidRDefault="00C83210" w:rsidP="00CF2D40">
      <w:r w:rsidRPr="0083509D">
        <w:rPr>
          <w:b/>
          <w:bCs/>
        </w:rPr>
        <w:t>MDST</w:t>
      </w:r>
      <w:r>
        <w:t xml:space="preserve"> </w:t>
      </w:r>
      <w:r w:rsidR="00A26C3D">
        <w:t xml:space="preserve">– </w:t>
      </w:r>
      <w:r>
        <w:t>Molecular drug susceptibility testing</w:t>
      </w:r>
    </w:p>
    <w:p w14:paraId="1EDBCCBD" w14:textId="39803965" w:rsidR="00A26C3D" w:rsidRDefault="00A26C3D" w:rsidP="00CF2D40">
      <w:r w:rsidRPr="00A26C3D">
        <w:rPr>
          <w:b/>
          <w:bCs/>
        </w:rPr>
        <w:t>MDR</w:t>
      </w:r>
      <w:r>
        <w:t xml:space="preserve"> – Multidrug resistant</w:t>
      </w:r>
    </w:p>
    <w:p w14:paraId="3C029B42" w14:textId="50B5C23C" w:rsidR="00C83210" w:rsidRDefault="00C83210" w:rsidP="00CF2D40">
      <w:r w:rsidRPr="0083509D">
        <w:rPr>
          <w:b/>
          <w:bCs/>
        </w:rPr>
        <w:t>MIA</w:t>
      </w:r>
      <w:r>
        <w:t xml:space="preserve"> </w:t>
      </w:r>
      <w:r w:rsidR="00A26C3D">
        <w:t xml:space="preserve">– </w:t>
      </w:r>
      <w:r>
        <w:t>Microsphere immunoassay</w:t>
      </w:r>
    </w:p>
    <w:p w14:paraId="14B20A3A" w14:textId="6CFC7763" w:rsidR="00D20A0B" w:rsidRDefault="00D20A0B" w:rsidP="00CF2D40">
      <w:r w:rsidRPr="0083509D">
        <w:rPr>
          <w:b/>
          <w:bCs/>
        </w:rPr>
        <w:t>MLST</w:t>
      </w:r>
      <w:r>
        <w:t xml:space="preserve"> </w:t>
      </w:r>
      <w:r w:rsidR="00A26C3D">
        <w:t xml:space="preserve">– </w:t>
      </w:r>
      <w:r w:rsidR="003A583C">
        <w:t>M</w:t>
      </w:r>
      <w:r>
        <w:t>ultilocus sequence typing</w:t>
      </w:r>
    </w:p>
    <w:p w14:paraId="3EFBC9FC" w14:textId="02A3CB60" w:rsidR="00DD02C4" w:rsidRDefault="00DD02C4" w:rsidP="00E1346E">
      <w:r w:rsidRPr="0083509D">
        <w:rPr>
          <w:b/>
          <w:bCs/>
        </w:rPr>
        <w:t>NAAT</w:t>
      </w:r>
      <w:r>
        <w:t xml:space="preserve"> </w:t>
      </w:r>
      <w:r w:rsidR="00A26C3D">
        <w:t xml:space="preserve">– </w:t>
      </w:r>
      <w:r>
        <w:t>Nucleic acid amplification test/ing</w:t>
      </w:r>
    </w:p>
    <w:p w14:paraId="0A85F343" w14:textId="1E26C072" w:rsidR="00E1346E" w:rsidRDefault="00E1346E" w:rsidP="00E1346E">
      <w:r w:rsidRPr="0083509D">
        <w:rPr>
          <w:b/>
          <w:bCs/>
        </w:rPr>
        <w:t>NATA</w:t>
      </w:r>
      <w:r>
        <w:t xml:space="preserve"> - National Association of Testing Authorities</w:t>
      </w:r>
      <w:r w:rsidR="00BF5A7B">
        <w:t>, Australia</w:t>
      </w:r>
    </w:p>
    <w:p w14:paraId="46A272E6" w14:textId="29A201FB" w:rsidR="00BE0113" w:rsidRDefault="00BE0113" w:rsidP="00E1346E">
      <w:r w:rsidRPr="0083509D">
        <w:rPr>
          <w:b/>
          <w:bCs/>
        </w:rPr>
        <w:t>NGS</w:t>
      </w:r>
      <w:r>
        <w:t xml:space="preserve"> </w:t>
      </w:r>
      <w:r w:rsidR="00A26C3D">
        <w:t xml:space="preserve">– </w:t>
      </w:r>
      <w:r w:rsidR="003A583C">
        <w:t>N</w:t>
      </w:r>
      <w:r>
        <w:t>ext generation sequencing</w:t>
      </w:r>
    </w:p>
    <w:p w14:paraId="4F20829B" w14:textId="3B6B94ED" w:rsidR="00D20A0B" w:rsidRDefault="00D20A0B" w:rsidP="00E1346E">
      <w:r w:rsidRPr="0083509D">
        <w:rPr>
          <w:b/>
          <w:bCs/>
        </w:rPr>
        <w:t>NPAAC</w:t>
      </w:r>
      <w:r w:rsidR="003A583C">
        <w:t xml:space="preserve"> </w:t>
      </w:r>
      <w:r w:rsidR="00A26C3D">
        <w:t xml:space="preserve">– </w:t>
      </w:r>
      <w:r w:rsidR="003A583C" w:rsidRPr="003A583C">
        <w:t>National Pathology Accreditation Advisory Council</w:t>
      </w:r>
    </w:p>
    <w:p w14:paraId="1D223DAB" w14:textId="4C120496" w:rsidR="0083509D" w:rsidRDefault="00DD02C4" w:rsidP="00E1346E">
      <w:r w:rsidRPr="0083509D">
        <w:rPr>
          <w:b/>
          <w:bCs/>
        </w:rPr>
        <w:t>NRL</w:t>
      </w:r>
      <w:r w:rsidR="00DC4218">
        <w:t xml:space="preserve"> </w:t>
      </w:r>
      <w:r w:rsidR="00A26C3D">
        <w:t xml:space="preserve">– </w:t>
      </w:r>
      <w:r w:rsidR="00DC4218">
        <w:t>National Serology Reference Laboratory</w:t>
      </w:r>
    </w:p>
    <w:p w14:paraId="769F9354" w14:textId="3947AFB2" w:rsidR="00E1346E" w:rsidRDefault="00E1346E" w:rsidP="00E1346E">
      <w:r w:rsidRPr="0083509D">
        <w:rPr>
          <w:b/>
          <w:bCs/>
        </w:rPr>
        <w:t>PCR</w:t>
      </w:r>
      <w:r w:rsidR="00DD02C4">
        <w:t xml:space="preserve"> </w:t>
      </w:r>
      <w:r w:rsidR="00A26C3D">
        <w:t xml:space="preserve">– </w:t>
      </w:r>
      <w:r w:rsidR="00DD02C4">
        <w:t xml:space="preserve">Polymerase </w:t>
      </w:r>
      <w:r w:rsidR="0083509D">
        <w:t>c</w:t>
      </w:r>
      <w:r w:rsidR="00DD02C4">
        <w:t xml:space="preserve">hain </w:t>
      </w:r>
      <w:r w:rsidR="0083509D">
        <w:t>r</w:t>
      </w:r>
      <w:r w:rsidR="00DD02C4">
        <w:t>eact</w:t>
      </w:r>
      <w:r w:rsidR="00DC4218">
        <w:t>i</w:t>
      </w:r>
      <w:r w:rsidR="00DD02C4">
        <w:t>on</w:t>
      </w:r>
    </w:p>
    <w:p w14:paraId="78A91FE9" w14:textId="7258648D" w:rsidR="00DD02C4" w:rsidRDefault="00DD02C4" w:rsidP="00E1346E">
      <w:r w:rsidRPr="0083509D">
        <w:rPr>
          <w:b/>
          <w:bCs/>
        </w:rPr>
        <w:t>PC2</w:t>
      </w:r>
      <w:r w:rsidR="006A499C" w:rsidRPr="0083509D">
        <w:rPr>
          <w:b/>
          <w:bCs/>
        </w:rPr>
        <w:t xml:space="preserve"> </w:t>
      </w:r>
      <w:r w:rsidR="00BF5A7B">
        <w:rPr>
          <w:b/>
          <w:bCs/>
        </w:rPr>
        <w:t>laboratory</w:t>
      </w:r>
      <w:r w:rsidR="006A499C">
        <w:t xml:space="preserve"> </w:t>
      </w:r>
      <w:r w:rsidR="00A26C3D">
        <w:t xml:space="preserve">– </w:t>
      </w:r>
      <w:r w:rsidR="006A499C" w:rsidRPr="006A499C">
        <w:t xml:space="preserve">Physical </w:t>
      </w:r>
      <w:r w:rsidR="0083509D">
        <w:t>c</w:t>
      </w:r>
      <w:r w:rsidR="006A499C" w:rsidRPr="006A499C">
        <w:t xml:space="preserve">ontainment </w:t>
      </w:r>
      <w:r w:rsidR="0083509D">
        <w:t>l</w:t>
      </w:r>
      <w:r w:rsidR="006A499C" w:rsidRPr="006A499C">
        <w:t>evel 2</w:t>
      </w:r>
      <w:r w:rsidR="006A499C">
        <w:t xml:space="preserve"> laboratory </w:t>
      </w:r>
    </w:p>
    <w:p w14:paraId="41C6F32F" w14:textId="7B31A0A7" w:rsidR="00DD02C4" w:rsidRDefault="00DD02C4" w:rsidP="00E1346E">
      <w:r w:rsidRPr="0083509D">
        <w:rPr>
          <w:b/>
          <w:bCs/>
        </w:rPr>
        <w:t>PC3</w:t>
      </w:r>
      <w:r w:rsidR="006A499C" w:rsidRPr="0083509D">
        <w:rPr>
          <w:b/>
          <w:bCs/>
        </w:rPr>
        <w:t xml:space="preserve"> </w:t>
      </w:r>
      <w:r w:rsidR="00BF5A7B">
        <w:rPr>
          <w:b/>
          <w:bCs/>
        </w:rPr>
        <w:t>laboratory</w:t>
      </w:r>
      <w:r w:rsidR="00BF5A7B">
        <w:t xml:space="preserve"> </w:t>
      </w:r>
      <w:r w:rsidR="00A26C3D">
        <w:t xml:space="preserve">– </w:t>
      </w:r>
      <w:r w:rsidR="006A499C" w:rsidRPr="006A499C">
        <w:t xml:space="preserve">Physical </w:t>
      </w:r>
      <w:r w:rsidR="0083509D">
        <w:t>c</w:t>
      </w:r>
      <w:r w:rsidR="006A499C" w:rsidRPr="006A499C">
        <w:t xml:space="preserve">ontainment </w:t>
      </w:r>
      <w:r w:rsidR="0083509D">
        <w:t>l</w:t>
      </w:r>
      <w:r w:rsidR="006A499C" w:rsidRPr="006A499C">
        <w:t xml:space="preserve">evel </w:t>
      </w:r>
      <w:r w:rsidR="006A499C">
        <w:t>3 laboratory</w:t>
      </w:r>
    </w:p>
    <w:p w14:paraId="0FCB7B3E" w14:textId="17B2C3BA" w:rsidR="00DC4218" w:rsidRDefault="00DC4218" w:rsidP="00E1346E">
      <w:r w:rsidRPr="0083509D">
        <w:rPr>
          <w:b/>
          <w:bCs/>
        </w:rPr>
        <w:t xml:space="preserve">PC4 </w:t>
      </w:r>
      <w:r w:rsidR="00BF5A7B">
        <w:rPr>
          <w:b/>
          <w:bCs/>
        </w:rPr>
        <w:t xml:space="preserve">laboratory </w:t>
      </w:r>
      <w:r w:rsidR="00A26C3D">
        <w:t xml:space="preserve">– </w:t>
      </w:r>
      <w:r w:rsidR="006A499C" w:rsidRPr="006A499C">
        <w:t xml:space="preserve">Physical </w:t>
      </w:r>
      <w:r w:rsidR="0083509D">
        <w:t>c</w:t>
      </w:r>
      <w:r w:rsidR="006A499C" w:rsidRPr="006A499C">
        <w:t xml:space="preserve">ontainment </w:t>
      </w:r>
      <w:r w:rsidR="0083509D">
        <w:t>l</w:t>
      </w:r>
      <w:r w:rsidR="006A499C" w:rsidRPr="006A499C">
        <w:t xml:space="preserve">evel </w:t>
      </w:r>
      <w:r w:rsidR="006A499C">
        <w:t>4</w:t>
      </w:r>
      <w:r w:rsidR="0083509D">
        <w:t xml:space="preserve"> </w:t>
      </w:r>
      <w:r w:rsidR="006A499C">
        <w:t>laboratory</w:t>
      </w:r>
    </w:p>
    <w:p w14:paraId="34CC3B7B" w14:textId="05E70585" w:rsidR="0083509D" w:rsidRDefault="0083509D" w:rsidP="00E1346E">
      <w:r w:rsidRPr="0083509D">
        <w:rPr>
          <w:b/>
          <w:bCs/>
        </w:rPr>
        <w:t>PFGE</w:t>
      </w:r>
      <w:r>
        <w:t xml:space="preserve"> </w:t>
      </w:r>
      <w:r w:rsidR="00A26C3D">
        <w:t xml:space="preserve">– </w:t>
      </w:r>
      <w:r>
        <w:t>Pulsed field gel electrophoresis</w:t>
      </w:r>
    </w:p>
    <w:p w14:paraId="58099713" w14:textId="3308F1D9" w:rsidR="00DD02C4" w:rsidRDefault="00DD02C4" w:rsidP="00E1346E">
      <w:r w:rsidRPr="0083509D">
        <w:rPr>
          <w:b/>
          <w:bCs/>
        </w:rPr>
        <w:t>POC</w:t>
      </w:r>
      <w:r>
        <w:t xml:space="preserve"> – </w:t>
      </w:r>
      <w:r w:rsidR="003A583C">
        <w:t>Point-of-care</w:t>
      </w:r>
    </w:p>
    <w:p w14:paraId="308262ED" w14:textId="77777777" w:rsidR="0083509D" w:rsidRDefault="0083509D" w:rsidP="0083509D">
      <w:r w:rsidRPr="0083509D">
        <w:rPr>
          <w:b/>
          <w:bCs/>
        </w:rPr>
        <w:t>QAP</w:t>
      </w:r>
      <w:r>
        <w:t xml:space="preserve"> – Quality assurance program</w:t>
      </w:r>
    </w:p>
    <w:p w14:paraId="7932E4D9" w14:textId="1EF09361" w:rsidR="0083509D" w:rsidRDefault="0083509D" w:rsidP="00E1346E">
      <w:r w:rsidRPr="0083509D">
        <w:rPr>
          <w:b/>
          <w:bCs/>
        </w:rPr>
        <w:t>QC</w:t>
      </w:r>
      <w:r>
        <w:t xml:space="preserve"> – Quality control</w:t>
      </w:r>
    </w:p>
    <w:p w14:paraId="4ACA97B5" w14:textId="68B7DB35" w:rsidR="0083509D" w:rsidRDefault="0083509D" w:rsidP="00E1346E">
      <w:r w:rsidRPr="0083509D">
        <w:rPr>
          <w:b/>
          <w:bCs/>
        </w:rPr>
        <w:t>RAPD</w:t>
      </w:r>
      <w:r>
        <w:t xml:space="preserve"> </w:t>
      </w:r>
      <w:r w:rsidR="00A26C3D">
        <w:t xml:space="preserve">– </w:t>
      </w:r>
      <w:r>
        <w:t xml:space="preserve">Random amplified polymorphic DNA </w:t>
      </w:r>
    </w:p>
    <w:p w14:paraId="0EB82AC9" w14:textId="5EF2366B" w:rsidR="00DD02C4" w:rsidRDefault="00DD02C4" w:rsidP="00E1346E">
      <w:r w:rsidRPr="0083509D">
        <w:rPr>
          <w:b/>
          <w:bCs/>
        </w:rPr>
        <w:t>RCPA</w:t>
      </w:r>
      <w:r>
        <w:t xml:space="preserve"> </w:t>
      </w:r>
      <w:r w:rsidR="00A26C3D">
        <w:t xml:space="preserve">– </w:t>
      </w:r>
      <w:r w:rsidR="00D20A0B">
        <w:t>Royal College of Pathologists of Australasia</w:t>
      </w:r>
    </w:p>
    <w:p w14:paraId="6C35BE0A" w14:textId="3EA70C5C" w:rsidR="0083509D" w:rsidRDefault="0083509D" w:rsidP="00E1346E">
      <w:r w:rsidRPr="0083509D">
        <w:rPr>
          <w:b/>
          <w:bCs/>
        </w:rPr>
        <w:t>RFLP</w:t>
      </w:r>
      <w:r>
        <w:t xml:space="preserve"> </w:t>
      </w:r>
      <w:r w:rsidR="00A26C3D">
        <w:t xml:space="preserve">– </w:t>
      </w:r>
      <w:r>
        <w:t>Restriction fragment length polymorphism</w:t>
      </w:r>
    </w:p>
    <w:p w14:paraId="3E7861B9" w14:textId="75803399" w:rsidR="00E1346E" w:rsidRDefault="00E1346E" w:rsidP="00E1346E">
      <w:r w:rsidRPr="0083509D">
        <w:rPr>
          <w:b/>
          <w:bCs/>
        </w:rPr>
        <w:t>RNA</w:t>
      </w:r>
      <w:r w:rsidR="00DD02C4">
        <w:t xml:space="preserve"> </w:t>
      </w:r>
      <w:r w:rsidR="00A26C3D">
        <w:t xml:space="preserve">– </w:t>
      </w:r>
      <w:r w:rsidR="003A583C">
        <w:t>R</w:t>
      </w:r>
      <w:r w:rsidR="00DD02C4">
        <w:t>ibonucleic acid</w:t>
      </w:r>
    </w:p>
    <w:p w14:paraId="6AEDB076" w14:textId="4BB3D252" w:rsidR="0083509D" w:rsidRDefault="0083509D" w:rsidP="00E1346E">
      <w:r w:rsidRPr="0083509D">
        <w:rPr>
          <w:b/>
          <w:bCs/>
        </w:rPr>
        <w:t>RT</w:t>
      </w:r>
      <w:r>
        <w:t xml:space="preserve"> </w:t>
      </w:r>
      <w:r w:rsidR="00A26C3D">
        <w:t xml:space="preserve">– </w:t>
      </w:r>
      <w:r>
        <w:t xml:space="preserve">Reverse transcriptase </w:t>
      </w:r>
    </w:p>
    <w:p w14:paraId="37A0BD6E" w14:textId="42614B12" w:rsidR="00E1346E" w:rsidRDefault="00E1346E" w:rsidP="00E1346E">
      <w:r w:rsidRPr="0083509D">
        <w:rPr>
          <w:b/>
          <w:bCs/>
        </w:rPr>
        <w:t>RT-PCR</w:t>
      </w:r>
      <w:r w:rsidR="00BE0113">
        <w:t xml:space="preserve"> </w:t>
      </w:r>
      <w:r w:rsidR="00A26C3D">
        <w:t xml:space="preserve">– </w:t>
      </w:r>
      <w:r w:rsidR="003A583C">
        <w:t>R</w:t>
      </w:r>
      <w:r w:rsidR="00BE0113">
        <w:t>everse transcription polymerase chain reaction</w:t>
      </w:r>
    </w:p>
    <w:p w14:paraId="53BE9BD0" w14:textId="74C635C1" w:rsidR="00C83210" w:rsidRDefault="00C83210" w:rsidP="00E1346E">
      <w:r w:rsidRPr="0083509D">
        <w:rPr>
          <w:b/>
          <w:bCs/>
        </w:rPr>
        <w:t>SBT</w:t>
      </w:r>
      <w:r>
        <w:t xml:space="preserve"> </w:t>
      </w:r>
      <w:r w:rsidR="00A26C3D">
        <w:t xml:space="preserve">– </w:t>
      </w:r>
      <w:r>
        <w:t>Sequence based typing</w:t>
      </w:r>
    </w:p>
    <w:p w14:paraId="12615D78" w14:textId="0FD5CCFC" w:rsidR="006A499C" w:rsidRDefault="006A499C" w:rsidP="00E1346E">
      <w:r w:rsidRPr="0083509D">
        <w:rPr>
          <w:b/>
          <w:bCs/>
        </w:rPr>
        <w:t>Serotype</w:t>
      </w:r>
      <w:r>
        <w:t xml:space="preserve"> –</w:t>
      </w:r>
      <w:r w:rsidR="00A26C3D">
        <w:t xml:space="preserve"> Pathogens</w:t>
      </w:r>
      <w:r w:rsidRPr="006A499C">
        <w:t xml:space="preserve"> of the same species that are antigenically different</w:t>
      </w:r>
    </w:p>
    <w:p w14:paraId="09B365F0" w14:textId="4B9E6928" w:rsidR="00C83210" w:rsidRDefault="00C83210" w:rsidP="00E1346E">
      <w:r w:rsidRPr="0083509D">
        <w:rPr>
          <w:b/>
          <w:bCs/>
        </w:rPr>
        <w:t>SNT</w:t>
      </w:r>
      <w:r>
        <w:t xml:space="preserve"> </w:t>
      </w:r>
      <w:r w:rsidR="00A26C3D">
        <w:t>–</w:t>
      </w:r>
      <w:r>
        <w:t xml:space="preserve"> Serum neutralisation</w:t>
      </w:r>
    </w:p>
    <w:p w14:paraId="7D184C64" w14:textId="70A6D74C" w:rsidR="00E1346E" w:rsidRDefault="00E1346E" w:rsidP="00E1346E">
      <w:r w:rsidRPr="0083509D">
        <w:rPr>
          <w:b/>
          <w:bCs/>
        </w:rPr>
        <w:t>SSBA</w:t>
      </w:r>
      <w:r>
        <w:t xml:space="preserve"> </w:t>
      </w:r>
      <w:r w:rsidR="00A26C3D">
        <w:t xml:space="preserve">– </w:t>
      </w:r>
      <w:r>
        <w:t xml:space="preserve">Security </w:t>
      </w:r>
      <w:r w:rsidR="0083509D">
        <w:t>s</w:t>
      </w:r>
      <w:r>
        <w:t xml:space="preserve">ensitive </w:t>
      </w:r>
      <w:r w:rsidR="0083509D">
        <w:t>b</w:t>
      </w:r>
      <w:r>
        <w:t xml:space="preserve">iological </w:t>
      </w:r>
      <w:r w:rsidR="0083509D">
        <w:t>a</w:t>
      </w:r>
      <w:r>
        <w:t>gent</w:t>
      </w:r>
    </w:p>
    <w:p w14:paraId="0C2FE9C8" w14:textId="689DE386" w:rsidR="00DD02C4" w:rsidRDefault="00DD02C4" w:rsidP="00E1346E">
      <w:r w:rsidRPr="0083509D">
        <w:rPr>
          <w:b/>
          <w:bCs/>
        </w:rPr>
        <w:t>STI</w:t>
      </w:r>
      <w:r>
        <w:t xml:space="preserve"> </w:t>
      </w:r>
      <w:r w:rsidR="00A26C3D">
        <w:t xml:space="preserve">– </w:t>
      </w:r>
      <w:r w:rsidR="003A583C">
        <w:t>S</w:t>
      </w:r>
      <w:r>
        <w:t>exually transmitted infection</w:t>
      </w:r>
    </w:p>
    <w:p w14:paraId="6E06593B" w14:textId="6EC50546" w:rsidR="006A499C" w:rsidRDefault="006A499C" w:rsidP="00E1346E">
      <w:r w:rsidRPr="0083509D">
        <w:rPr>
          <w:b/>
          <w:bCs/>
        </w:rPr>
        <w:t>Strain</w:t>
      </w:r>
      <w:r>
        <w:t xml:space="preserve"> </w:t>
      </w:r>
      <w:r w:rsidR="00A26C3D">
        <w:t xml:space="preserve">– </w:t>
      </w:r>
      <w:r w:rsidR="0083509D">
        <w:t>V</w:t>
      </w:r>
      <w:r w:rsidRPr="006A499C">
        <w:t>ariant that possesses unique and stable phenotypic characteristics</w:t>
      </w:r>
    </w:p>
    <w:p w14:paraId="703CB025" w14:textId="15C603D0" w:rsidR="00C83210" w:rsidRDefault="00C83210" w:rsidP="00E1346E">
      <w:r w:rsidRPr="0083509D">
        <w:rPr>
          <w:b/>
          <w:bCs/>
        </w:rPr>
        <w:t>SQAP</w:t>
      </w:r>
      <w:r>
        <w:t xml:space="preserve"> </w:t>
      </w:r>
      <w:r w:rsidR="00A26C3D">
        <w:t xml:space="preserve">– </w:t>
      </w:r>
      <w:r>
        <w:t>Serology quality assurance program</w:t>
      </w:r>
    </w:p>
    <w:p w14:paraId="52864775" w14:textId="018E5D68" w:rsidR="0083509D" w:rsidRDefault="0083509D" w:rsidP="0083509D">
      <w:r w:rsidRPr="0083509D">
        <w:rPr>
          <w:b/>
          <w:bCs/>
        </w:rPr>
        <w:t>Test sensitivity</w:t>
      </w:r>
      <w:r w:rsidRPr="003A583C">
        <w:t xml:space="preserve"> </w:t>
      </w:r>
      <w:r w:rsidR="00A26C3D">
        <w:t xml:space="preserve">– </w:t>
      </w:r>
      <w:r>
        <w:t>A</w:t>
      </w:r>
      <w:r w:rsidRPr="003A583C">
        <w:t>bility of a test to correctly identify patients with a diseas</w:t>
      </w:r>
      <w:r>
        <w:t>e</w:t>
      </w:r>
    </w:p>
    <w:p w14:paraId="5DCB1234" w14:textId="5BE5B3B2" w:rsidR="0083509D" w:rsidRDefault="0083509D" w:rsidP="00E1346E">
      <w:r w:rsidRPr="0083509D">
        <w:rPr>
          <w:b/>
          <w:bCs/>
        </w:rPr>
        <w:t>Test specificity</w:t>
      </w:r>
      <w:r>
        <w:t xml:space="preserve"> </w:t>
      </w:r>
      <w:r w:rsidR="00A26C3D">
        <w:t xml:space="preserve">– </w:t>
      </w:r>
      <w:r>
        <w:t>A</w:t>
      </w:r>
      <w:r w:rsidRPr="003A583C">
        <w:t>bility of a test to correctly identify people without the disease</w:t>
      </w:r>
    </w:p>
    <w:p w14:paraId="7DAB616A" w14:textId="1F8463AD" w:rsidR="0083509D" w:rsidRDefault="00C83210" w:rsidP="00E1346E">
      <w:r w:rsidRPr="0083509D">
        <w:rPr>
          <w:b/>
          <w:bCs/>
        </w:rPr>
        <w:t>TGA</w:t>
      </w:r>
      <w:r>
        <w:t xml:space="preserve"> </w:t>
      </w:r>
      <w:r w:rsidR="00A26C3D">
        <w:t xml:space="preserve">– </w:t>
      </w:r>
      <w:r>
        <w:t>Therapeutic Goods Administration</w:t>
      </w:r>
    </w:p>
    <w:p w14:paraId="6EC32FAB" w14:textId="753B25A7" w:rsidR="0083509D" w:rsidRDefault="0083509D" w:rsidP="00E1346E">
      <w:r w:rsidRPr="0083509D">
        <w:rPr>
          <w:b/>
          <w:bCs/>
        </w:rPr>
        <w:t>UTM</w:t>
      </w:r>
      <w:r>
        <w:t xml:space="preserve"> </w:t>
      </w:r>
      <w:r w:rsidR="00A26C3D">
        <w:t xml:space="preserve">– </w:t>
      </w:r>
      <w:r>
        <w:t xml:space="preserve">Universal </w:t>
      </w:r>
      <w:r w:rsidR="00A26C3D">
        <w:t>t</w:t>
      </w:r>
      <w:r>
        <w:t xml:space="preserve">ransport </w:t>
      </w:r>
      <w:r w:rsidR="00A26C3D">
        <w:t>m</w:t>
      </w:r>
      <w:r>
        <w:t>edium</w:t>
      </w:r>
    </w:p>
    <w:p w14:paraId="375C0230" w14:textId="417E546D" w:rsidR="0083509D" w:rsidRDefault="0083509D" w:rsidP="00E1346E">
      <w:r w:rsidRPr="0083509D">
        <w:rPr>
          <w:b/>
          <w:bCs/>
        </w:rPr>
        <w:t>VTM</w:t>
      </w:r>
      <w:r>
        <w:t xml:space="preserve"> </w:t>
      </w:r>
      <w:r w:rsidR="00A26C3D">
        <w:t xml:space="preserve">– </w:t>
      </w:r>
      <w:r>
        <w:t>Viral transport media</w:t>
      </w:r>
    </w:p>
    <w:p w14:paraId="3650C5EF" w14:textId="23BDBA31" w:rsidR="00D20A0B" w:rsidRDefault="00D20A0B" w:rsidP="00E1346E">
      <w:r w:rsidRPr="0083509D">
        <w:rPr>
          <w:b/>
          <w:bCs/>
        </w:rPr>
        <w:t>WGS</w:t>
      </w:r>
      <w:r>
        <w:t xml:space="preserve"> </w:t>
      </w:r>
      <w:r w:rsidR="00A26C3D">
        <w:t xml:space="preserve">– </w:t>
      </w:r>
      <w:r>
        <w:t>Whole genome sequencing</w:t>
      </w:r>
    </w:p>
    <w:p w14:paraId="7EB29846" w14:textId="14A1D57C" w:rsidR="00E1346E" w:rsidRDefault="00E1346E" w:rsidP="00CF2D40">
      <w:r w:rsidRPr="0083509D">
        <w:rPr>
          <w:b/>
          <w:bCs/>
        </w:rPr>
        <w:t>WHO</w:t>
      </w:r>
      <w:r w:rsidR="00D20A0B">
        <w:t xml:space="preserve"> </w:t>
      </w:r>
      <w:r w:rsidR="00A26C3D">
        <w:t xml:space="preserve">– </w:t>
      </w:r>
      <w:r w:rsidR="00D20A0B">
        <w:t>World Health Organi</w:t>
      </w:r>
      <w:r w:rsidR="00BF5A7B">
        <w:t>z</w:t>
      </w:r>
      <w:r w:rsidR="00D20A0B">
        <w:t>ation</w:t>
      </w:r>
    </w:p>
    <w:p w14:paraId="73905932" w14:textId="7D5560EB" w:rsidR="0083509D" w:rsidRDefault="0083509D" w:rsidP="00CF2D40">
      <w:r w:rsidRPr="0083509D">
        <w:rPr>
          <w:b/>
          <w:bCs/>
        </w:rPr>
        <w:t>WHO CC</w:t>
      </w:r>
      <w:r>
        <w:t xml:space="preserve"> </w:t>
      </w:r>
      <w:r w:rsidR="00A26C3D">
        <w:t xml:space="preserve">– </w:t>
      </w:r>
      <w:r>
        <w:t>WHO Collaborating Centre</w:t>
      </w:r>
    </w:p>
    <w:p w14:paraId="6EAFAB87" w14:textId="32158708" w:rsidR="00A26C3D" w:rsidRDefault="00A26C3D" w:rsidP="00CF2D40">
      <w:r w:rsidRPr="00A26C3D">
        <w:rPr>
          <w:b/>
          <w:bCs/>
        </w:rPr>
        <w:t>XDR</w:t>
      </w:r>
      <w:r>
        <w:t xml:space="preserve"> – </w:t>
      </w:r>
      <w:r w:rsidRPr="00A26C3D">
        <w:t>Extensive</w:t>
      </w:r>
      <w:r>
        <w:t>ly</w:t>
      </w:r>
      <w:r w:rsidRPr="00A26C3D">
        <w:t xml:space="preserve"> drug resistan</w:t>
      </w:r>
      <w:r>
        <w:t xml:space="preserve">t </w:t>
      </w:r>
    </w:p>
    <w:p w14:paraId="4B12D988" w14:textId="77777777" w:rsidR="00523390" w:rsidRDefault="00523390" w:rsidP="006A499C"/>
    <w:p w14:paraId="23693F92" w14:textId="77777777" w:rsidR="00365D88" w:rsidRDefault="00365D88" w:rsidP="006A499C"/>
    <w:p w14:paraId="1DADB385" w14:textId="77777777" w:rsidR="00365D88" w:rsidRDefault="00365D88" w:rsidP="006A499C"/>
    <w:p w14:paraId="5EDCA09E" w14:textId="77777777" w:rsidR="00C772E1" w:rsidRDefault="00C772E1" w:rsidP="006A499C"/>
    <w:p w14:paraId="20A1E221" w14:textId="77777777" w:rsidR="00C772E1" w:rsidRDefault="00C772E1" w:rsidP="006A499C"/>
    <w:p w14:paraId="62CE049D" w14:textId="746E7C08" w:rsidR="00D07796" w:rsidRDefault="00D07796" w:rsidP="006A499C"/>
    <w:sectPr w:rsidR="00D07796" w:rsidSect="002516F0">
      <w:headerReference w:type="even" r:id="rId13"/>
      <w:headerReference w:type="default" r:id="rId14"/>
      <w:footerReference w:type="even" r:id="rId15"/>
      <w:footerReference w:type="default" r:id="rId16"/>
      <w:headerReference w:type="first" r:id="rId17"/>
      <w:footerReference w:type="first" r:id="rId18"/>
      <w:pgSz w:w="11907" w:h="16840" w:code="9"/>
      <w:pgMar w:top="1440" w:right="1440" w:bottom="1440" w:left="1440" w:header="680" w:footer="457" w:gutter="0"/>
      <w:paperSrc w:first="2" w:other="2"/>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D945B4" w14:textId="77777777" w:rsidR="00DE1D88" w:rsidRDefault="00DE1D88" w:rsidP="00A53F74">
      <w:r>
        <w:separator/>
      </w:r>
    </w:p>
    <w:p w14:paraId="0153D326" w14:textId="77777777" w:rsidR="00DE1D88" w:rsidRDefault="00DE1D88" w:rsidP="00A53F74"/>
  </w:endnote>
  <w:endnote w:type="continuationSeparator" w:id="0">
    <w:p w14:paraId="0880FF22" w14:textId="77777777" w:rsidR="00DE1D88" w:rsidRDefault="00DE1D88" w:rsidP="00A53F74">
      <w:r>
        <w:continuationSeparator/>
      </w:r>
    </w:p>
    <w:p w14:paraId="57C86606" w14:textId="77777777" w:rsidR="00DE1D88" w:rsidRDefault="00DE1D88" w:rsidP="00A53F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Helvetica">
    <w:panose1 w:val="020B0604020202020204"/>
    <w:charset w:val="00"/>
    <w:family w:val="swiss"/>
    <w:pitch w:val="variable"/>
    <w:sig w:usb0="20002A87" w:usb1="00000000" w:usb2="00000000"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Open Sans">
    <w:altName w:val="Times New Roman"/>
    <w:charset w:val="00"/>
    <w:family w:val="swiss"/>
    <w:pitch w:val="variable"/>
    <w:sig w:usb0="E00002EF" w:usb1="4000205B" w:usb2="00000028" w:usb3="00000000" w:csb0="0000019F" w:csb1="00000000"/>
  </w:font>
  <w:font w:name="Aptos">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5274EB" w14:textId="31D9A3BA" w:rsidR="002B3A4C" w:rsidRDefault="002B3A4C">
    <w:pPr>
      <w:pStyle w:val="Footer"/>
    </w:pPr>
    <w:r>
      <w:rPr>
        <w:noProof/>
      </w:rPr>
      <mc:AlternateContent>
        <mc:Choice Requires="wps">
          <w:drawing>
            <wp:anchor distT="0" distB="0" distL="0" distR="0" simplePos="0" relativeHeight="251662336" behindDoc="0" locked="0" layoutInCell="1" allowOverlap="1" wp14:anchorId="056ADEBB" wp14:editId="2A485E2F">
              <wp:simplePos x="635" y="635"/>
              <wp:positionH relativeFrom="page">
                <wp:align>center</wp:align>
              </wp:positionH>
              <wp:positionV relativeFrom="page">
                <wp:align>bottom</wp:align>
              </wp:positionV>
              <wp:extent cx="609600" cy="628650"/>
              <wp:effectExtent l="0" t="0" r="0" b="0"/>
              <wp:wrapNone/>
              <wp:docPr id="1159367210"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09600" cy="628650"/>
                      </a:xfrm>
                      <a:prstGeom prst="rect">
                        <a:avLst/>
                      </a:prstGeom>
                      <a:noFill/>
                      <a:ln>
                        <a:noFill/>
                      </a:ln>
                    </wps:spPr>
                    <wps:txbx>
                      <w:txbxContent>
                        <w:p w14:paraId="054705E0" w14:textId="10B92836" w:rsidR="002B3A4C" w:rsidRPr="002B3A4C" w:rsidRDefault="002B3A4C" w:rsidP="002B3A4C">
                          <w:pPr>
                            <w:spacing w:after="0"/>
                            <w:rPr>
                              <w:rFonts w:ascii="Aptos" w:eastAsia="Aptos" w:hAnsi="Aptos" w:cs="Aptos"/>
                              <w:noProof/>
                              <w:color w:val="FF0000"/>
                              <w:sz w:val="24"/>
                              <w:szCs w:val="24"/>
                            </w:rPr>
                          </w:pPr>
                          <w:r w:rsidRPr="002B3A4C">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56ADEBB" id="_x0000_t202" coordsize="21600,21600" o:spt="202" path="m,l,21600r21600,l21600,xe">
              <v:stroke joinstyle="miter"/>
              <v:path gradientshapeok="t" o:connecttype="rect"/>
            </v:shapetype>
            <v:shape id="Text Box 5" o:spid="_x0000_s1028" type="#_x0000_t202" alt="OFFICIAL" style="position:absolute;margin-left:0;margin-top:0;width:48pt;height:49.5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" filled="f" stroked="f">
              <v:textbox style="mso-fit-shape-to-text:t" inset="0,0,0,15pt">
                <w:txbxContent>
                  <w:p w14:paraId="054705E0" w14:textId="10B92836" w:rsidR="002B3A4C" w:rsidRPr="002B3A4C" w:rsidRDefault="002B3A4C" w:rsidP="002B3A4C">
                    <w:pPr>
                      <w:spacing w:after="0"/>
                      <w:rPr>
                        <w:rFonts w:ascii="Aptos" w:eastAsia="Aptos" w:hAnsi="Aptos" w:cs="Aptos"/>
                        <w:noProof/>
                        <w:color w:val="FF0000"/>
                        <w:sz w:val="24"/>
                        <w:szCs w:val="24"/>
                      </w:rPr>
                    </w:pPr>
                    <w:r w:rsidRPr="002B3A4C">
                      <w:rPr>
                        <w:rFonts w:ascii="Aptos" w:eastAsia="Aptos" w:hAnsi="Aptos" w:cs="Aptos"/>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8C4AB6" w14:textId="2593BA8A" w:rsidR="00E16A71" w:rsidRPr="00AE5C18" w:rsidRDefault="002B3A4C" w:rsidP="00A53F74">
    <w:pPr>
      <w:pStyle w:val="Footer"/>
      <w:rPr>
        <w:rFonts w:ascii="Arial" w:hAnsi="Arial" w:cs="Arial"/>
        <w:sz w:val="18"/>
        <w:szCs w:val="16"/>
      </w:rPr>
    </w:pPr>
    <w:r>
      <w:rPr>
        <w:noProof/>
      </w:rPr>
      <mc:AlternateContent>
        <mc:Choice Requires="wps">
          <w:drawing>
            <wp:anchor distT="0" distB="0" distL="0" distR="0" simplePos="0" relativeHeight="251663360" behindDoc="0" locked="0" layoutInCell="1" allowOverlap="1" wp14:anchorId="2F67F914" wp14:editId="6CB02098">
              <wp:simplePos x="635" y="635"/>
              <wp:positionH relativeFrom="page">
                <wp:align>center</wp:align>
              </wp:positionH>
              <wp:positionV relativeFrom="page">
                <wp:align>bottom</wp:align>
              </wp:positionV>
              <wp:extent cx="609600" cy="628650"/>
              <wp:effectExtent l="0" t="0" r="0" b="0"/>
              <wp:wrapNone/>
              <wp:docPr id="1352812038"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09600" cy="628650"/>
                      </a:xfrm>
                      <a:prstGeom prst="rect">
                        <a:avLst/>
                      </a:prstGeom>
                      <a:noFill/>
                      <a:ln>
                        <a:noFill/>
                      </a:ln>
                    </wps:spPr>
                    <wps:txbx>
                      <w:txbxContent>
                        <w:p w14:paraId="03DDBC74" w14:textId="6C935EFE" w:rsidR="002B3A4C" w:rsidRPr="002B3A4C" w:rsidRDefault="002B3A4C" w:rsidP="002B3A4C">
                          <w:pPr>
                            <w:spacing w:after="0"/>
                            <w:rPr>
                              <w:rFonts w:ascii="Aptos" w:eastAsia="Aptos" w:hAnsi="Aptos" w:cs="Aptos"/>
                              <w:noProof/>
                              <w:color w:val="FF0000"/>
                              <w:sz w:val="24"/>
                              <w:szCs w:val="24"/>
                            </w:rPr>
                          </w:pPr>
                          <w:r w:rsidRPr="002B3A4C">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F67F914" id="_x0000_t202" coordsize="21600,21600" o:spt="202" path="m,l,21600r21600,l21600,xe">
              <v:stroke joinstyle="miter"/>
              <v:path gradientshapeok="t" o:connecttype="rect"/>
            </v:shapetype>
            <v:shape id="Text Box 6" o:spid="_x0000_s1029" type="#_x0000_t202" alt="OFFICIAL" style="position:absolute;margin-left:0;margin-top:0;width:48pt;height:49.5pt;z-index:2516633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" filled="f" stroked="f">
              <v:textbox style="mso-fit-shape-to-text:t" inset="0,0,0,15pt">
                <w:txbxContent>
                  <w:p w14:paraId="03DDBC74" w14:textId="6C935EFE" w:rsidR="002B3A4C" w:rsidRPr="002B3A4C" w:rsidRDefault="002B3A4C" w:rsidP="002B3A4C">
                    <w:pPr>
                      <w:spacing w:after="0"/>
                      <w:rPr>
                        <w:rFonts w:ascii="Aptos" w:eastAsia="Aptos" w:hAnsi="Aptos" w:cs="Aptos"/>
                        <w:noProof/>
                        <w:color w:val="FF0000"/>
                        <w:sz w:val="24"/>
                        <w:szCs w:val="24"/>
                      </w:rPr>
                    </w:pPr>
                    <w:r w:rsidRPr="002B3A4C">
                      <w:rPr>
                        <w:rFonts w:ascii="Aptos" w:eastAsia="Aptos" w:hAnsi="Aptos" w:cs="Aptos"/>
                        <w:noProof/>
                        <w:color w:val="FF0000"/>
                        <w:sz w:val="24"/>
                        <w:szCs w:val="24"/>
                      </w:rPr>
                      <w:t>OFFICIAL</w:t>
                    </w:r>
                  </w:p>
                </w:txbxContent>
              </v:textbox>
              <w10:wrap anchorx="page" anchory="page"/>
            </v:shape>
          </w:pict>
        </mc:Fallback>
      </mc:AlternateContent>
    </w:r>
  </w:p>
  <w:sdt>
    <w:sdtPr>
      <w:id w:val="341599424"/>
      <w:docPartObj>
        <w:docPartGallery w:val="Page Numbers (Bottom of Page)"/>
        <w:docPartUnique/>
      </w:docPartObj>
    </w:sdtPr>
    <w:sdtEndPr>
      <w:rPr>
        <w:rFonts w:ascii="Arial" w:hAnsi="Arial" w:cs="Arial"/>
        <w:sz w:val="18"/>
        <w:szCs w:val="16"/>
      </w:rPr>
    </w:sdtEndPr>
    <w:sdtContent>
      <w:sdt>
        <w:sdtPr>
          <w:rPr>
            <w:rFonts w:ascii="Arial" w:hAnsi="Arial" w:cs="Arial"/>
            <w:sz w:val="18"/>
            <w:szCs w:val="16"/>
          </w:rPr>
          <w:id w:val="-1769616900"/>
          <w:docPartObj>
            <w:docPartGallery w:val="Page Numbers (Top of Page)"/>
            <w:docPartUnique/>
          </w:docPartObj>
        </w:sdtPr>
        <w:sdtEndPr>
          <w:rPr>
            <w:szCs w:val="18"/>
          </w:rPr>
        </w:sdtEndPr>
        <w:sdtContent>
          <w:p w14:paraId="6190833A" w14:textId="2593BA8A" w:rsidR="00E16A71" w:rsidRPr="00AE5C18" w:rsidRDefault="00E16A71" w:rsidP="00A53F74">
            <w:pPr>
              <w:pStyle w:val="Footer"/>
              <w:rPr>
                <w:rFonts w:ascii="Arial" w:hAnsi="Arial" w:cs="Arial"/>
                <w:sz w:val="18"/>
                <w:szCs w:val="16"/>
              </w:rPr>
            </w:pPr>
            <w:r w:rsidRPr="00AE5C18">
              <w:rPr>
                <w:rFonts w:ascii="Arial" w:hAnsi="Arial" w:cs="Arial"/>
                <w:sz w:val="18"/>
                <w:szCs w:val="16"/>
              </w:rPr>
              <w:t xml:space="preserve">Page </w:t>
            </w:r>
            <w:r w:rsidRPr="00AE5C18">
              <w:rPr>
                <w:rFonts w:ascii="Arial" w:hAnsi="Arial" w:cs="Arial"/>
                <w:sz w:val="18"/>
                <w:szCs w:val="16"/>
              </w:rPr>
              <w:fldChar w:fldCharType="begin"/>
            </w:r>
            <w:r w:rsidRPr="00AE5C18">
              <w:rPr>
                <w:rFonts w:ascii="Arial" w:hAnsi="Arial" w:cs="Arial"/>
                <w:sz w:val="18"/>
                <w:szCs w:val="16"/>
              </w:rPr>
              <w:instrText xml:space="preserve"> PAGE </w:instrText>
            </w:r>
            <w:r w:rsidRPr="00AE5C18">
              <w:rPr>
                <w:rFonts w:ascii="Arial" w:hAnsi="Arial" w:cs="Arial"/>
                <w:sz w:val="18"/>
                <w:szCs w:val="16"/>
              </w:rPr>
              <w:fldChar w:fldCharType="separate"/>
            </w:r>
            <w:r w:rsidR="002124D4">
              <w:rPr>
                <w:rFonts w:ascii="Arial" w:hAnsi="Arial" w:cs="Arial"/>
                <w:noProof/>
                <w:sz w:val="18"/>
                <w:szCs w:val="16"/>
              </w:rPr>
              <w:t>5</w:t>
            </w:r>
            <w:r w:rsidRPr="00AE5C18">
              <w:rPr>
                <w:rFonts w:ascii="Arial" w:hAnsi="Arial" w:cs="Arial"/>
                <w:sz w:val="18"/>
                <w:szCs w:val="16"/>
              </w:rPr>
              <w:fldChar w:fldCharType="end"/>
            </w:r>
            <w:r w:rsidRPr="00AE5C18">
              <w:rPr>
                <w:rFonts w:ascii="Arial" w:hAnsi="Arial" w:cs="Arial"/>
                <w:sz w:val="18"/>
                <w:szCs w:val="16"/>
              </w:rPr>
              <w:t xml:space="preserve"> of </w:t>
            </w:r>
            <w:r w:rsidRPr="00AE5C18">
              <w:rPr>
                <w:rFonts w:ascii="Arial" w:hAnsi="Arial" w:cs="Arial"/>
                <w:sz w:val="18"/>
                <w:szCs w:val="16"/>
              </w:rPr>
              <w:fldChar w:fldCharType="begin"/>
            </w:r>
            <w:r w:rsidRPr="00AE5C18">
              <w:rPr>
                <w:rFonts w:ascii="Arial" w:hAnsi="Arial" w:cs="Arial"/>
                <w:sz w:val="18"/>
                <w:szCs w:val="16"/>
              </w:rPr>
              <w:instrText xml:space="preserve"> NUMPAGES  </w:instrText>
            </w:r>
            <w:r w:rsidRPr="00AE5C18">
              <w:rPr>
                <w:rFonts w:ascii="Arial" w:hAnsi="Arial" w:cs="Arial"/>
                <w:sz w:val="18"/>
                <w:szCs w:val="16"/>
              </w:rPr>
              <w:fldChar w:fldCharType="separate"/>
            </w:r>
            <w:r w:rsidR="002124D4">
              <w:rPr>
                <w:rFonts w:ascii="Arial" w:hAnsi="Arial" w:cs="Arial"/>
                <w:noProof/>
                <w:sz w:val="18"/>
                <w:szCs w:val="16"/>
              </w:rPr>
              <w:t>15</w:t>
            </w:r>
            <w:r w:rsidRPr="00AE5C18">
              <w:rPr>
                <w:rFonts w:ascii="Arial" w:hAnsi="Arial" w:cs="Arial"/>
                <w:sz w:val="18"/>
                <w:szCs w:val="16"/>
              </w:rPr>
              <w:fldChar w:fldCharType="end"/>
            </w:r>
          </w:p>
        </w:sdtContent>
      </w:sdt>
    </w:sdtContent>
  </w:sdt>
  <w:p w14:paraId="59C91BA3" w14:textId="3B8EA052" w:rsidR="00E16A71" w:rsidRPr="00AE5C18" w:rsidRDefault="00157636" w:rsidP="00AE5C18">
    <w:pPr>
      <w:pStyle w:val="Footer"/>
      <w:rPr>
        <w:rFonts w:ascii="Arial" w:hAnsi="Arial" w:cs="Arial"/>
        <w:sz w:val="18"/>
        <w:szCs w:val="16"/>
      </w:rPr>
    </w:pPr>
    <w:r w:rsidRPr="00157636">
      <w:rPr>
        <w:rFonts w:ascii="Arial" w:hAnsi="Arial" w:cs="Arial"/>
        <w:sz w:val="18"/>
        <w:szCs w:val="16"/>
      </w:rPr>
      <w:t>Melioidosis</w:t>
    </w:r>
    <w:r>
      <w:rPr>
        <w:rFonts w:ascii="Arial" w:hAnsi="Arial" w:cs="Arial"/>
        <w:sz w:val="18"/>
        <w:szCs w:val="16"/>
      </w:rPr>
      <w:t xml:space="preserve"> </w:t>
    </w:r>
    <w:r w:rsidR="00E16A71" w:rsidRPr="00AE5C18">
      <w:rPr>
        <w:rFonts w:ascii="Arial" w:hAnsi="Arial" w:cs="Arial"/>
        <w:sz w:val="18"/>
        <w:szCs w:val="16"/>
      </w:rPr>
      <w:t xml:space="preserve">– Laboratory case definition – Version </w:t>
    </w:r>
    <w:r>
      <w:rPr>
        <w:rFonts w:ascii="Arial" w:hAnsi="Arial" w:cs="Arial"/>
        <w:sz w:val="18"/>
        <w:szCs w:val="16"/>
      </w:rPr>
      <w:t>1.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3795609D" w14:paraId="684C1C94" w14:textId="77777777" w:rsidTr="3795609D">
      <w:trPr>
        <w:trHeight w:val="300"/>
      </w:trPr>
      <w:tc>
        <w:tcPr>
          <w:tcW w:w="3005" w:type="dxa"/>
        </w:tcPr>
        <w:p w14:paraId="27CCBA97" w14:textId="29F66457" w:rsidR="3795609D" w:rsidRDefault="002B3A4C" w:rsidP="3795609D">
          <w:pPr>
            <w:pStyle w:val="Header"/>
            <w:ind w:left="-115"/>
          </w:pPr>
          <w:r>
            <w:rPr>
              <w:noProof/>
            </w:rPr>
            <mc:AlternateContent>
              <mc:Choice Requires="wps">
                <w:drawing>
                  <wp:anchor distT="0" distB="0" distL="0" distR="0" simplePos="0" relativeHeight="251661312" behindDoc="0" locked="0" layoutInCell="1" allowOverlap="1" wp14:anchorId="6C74393E" wp14:editId="0F55E7B5">
                    <wp:simplePos x="635" y="635"/>
                    <wp:positionH relativeFrom="page">
                      <wp:align>center</wp:align>
                    </wp:positionH>
                    <wp:positionV relativeFrom="page">
                      <wp:align>bottom</wp:align>
                    </wp:positionV>
                    <wp:extent cx="609600" cy="628650"/>
                    <wp:effectExtent l="0" t="0" r="0" b="0"/>
                    <wp:wrapNone/>
                    <wp:docPr id="324298911"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09600" cy="628650"/>
                            </a:xfrm>
                            <a:prstGeom prst="rect">
                              <a:avLst/>
                            </a:prstGeom>
                            <a:noFill/>
                            <a:ln>
                              <a:noFill/>
                            </a:ln>
                          </wps:spPr>
                          <wps:txbx>
                            <w:txbxContent>
                              <w:p w14:paraId="19E6A570" w14:textId="40657568" w:rsidR="002B3A4C" w:rsidRPr="002B3A4C" w:rsidRDefault="002B3A4C" w:rsidP="002B3A4C">
                                <w:pPr>
                                  <w:spacing w:after="0"/>
                                  <w:rPr>
                                    <w:rFonts w:ascii="Aptos" w:eastAsia="Aptos" w:hAnsi="Aptos" w:cs="Aptos"/>
                                    <w:noProof/>
                                    <w:color w:val="FF0000"/>
                                    <w:sz w:val="24"/>
                                    <w:szCs w:val="24"/>
                                  </w:rPr>
                                </w:pPr>
                                <w:r w:rsidRPr="002B3A4C">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C74393E" id="_x0000_t202" coordsize="21600,21600" o:spt="202" path="m,l,21600r21600,l21600,xe">
                    <v:stroke joinstyle="miter"/>
                    <v:path gradientshapeok="t" o:connecttype="rect"/>
                  </v:shapetype>
                  <v:shape id="Text Box 4" o:spid="_x0000_s1031" type="#_x0000_t202" alt="OFFICIAL" style="position:absolute;left:0;text-align:left;margin-left:0;margin-top:0;width:48pt;height:49.5pt;z-index:25166131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" filled="f" stroked="f">
                    <v:textbox style="mso-fit-shape-to-text:t" inset="0,0,0,15pt">
                      <w:txbxContent>
                        <w:p w14:paraId="19E6A570" w14:textId="40657568" w:rsidR="002B3A4C" w:rsidRPr="002B3A4C" w:rsidRDefault="002B3A4C" w:rsidP="002B3A4C">
                          <w:pPr>
                            <w:spacing w:after="0"/>
                            <w:rPr>
                              <w:rFonts w:ascii="Aptos" w:eastAsia="Aptos" w:hAnsi="Aptos" w:cs="Aptos"/>
                              <w:noProof/>
                              <w:color w:val="FF0000"/>
                              <w:sz w:val="24"/>
                              <w:szCs w:val="24"/>
                            </w:rPr>
                          </w:pPr>
                          <w:r w:rsidRPr="002B3A4C">
                            <w:rPr>
                              <w:rFonts w:ascii="Aptos" w:eastAsia="Aptos" w:hAnsi="Aptos" w:cs="Aptos"/>
                              <w:noProof/>
                              <w:color w:val="FF0000"/>
                              <w:sz w:val="24"/>
                              <w:szCs w:val="24"/>
                            </w:rPr>
                            <w:t>OFFICIAL</w:t>
                          </w:r>
                        </w:p>
                      </w:txbxContent>
                    </v:textbox>
                    <w10:wrap anchorx="page" anchory="page"/>
                  </v:shape>
                </w:pict>
              </mc:Fallback>
            </mc:AlternateContent>
          </w:r>
        </w:p>
      </w:tc>
      <w:tc>
        <w:tcPr>
          <w:tcW w:w="3005" w:type="dxa"/>
        </w:tcPr>
        <w:p w14:paraId="1E60DA5E" w14:textId="445666A8" w:rsidR="3795609D" w:rsidRDefault="3795609D" w:rsidP="3795609D">
          <w:pPr>
            <w:pStyle w:val="Header"/>
            <w:jc w:val="center"/>
          </w:pPr>
        </w:p>
      </w:tc>
      <w:tc>
        <w:tcPr>
          <w:tcW w:w="3005" w:type="dxa"/>
        </w:tcPr>
        <w:p w14:paraId="6EED4F09" w14:textId="090BC194" w:rsidR="3795609D" w:rsidRDefault="3795609D" w:rsidP="3795609D">
          <w:pPr>
            <w:pStyle w:val="Header"/>
            <w:ind w:right="-115"/>
            <w:jc w:val="right"/>
          </w:pPr>
        </w:p>
      </w:tc>
    </w:tr>
  </w:tbl>
  <w:p w14:paraId="181DDB2B" w14:textId="3623A855" w:rsidR="3795609D" w:rsidRDefault="3795609D" w:rsidP="379560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71AB9A" w14:textId="77777777" w:rsidR="00DE1D88" w:rsidRDefault="00DE1D88" w:rsidP="00A53F74">
      <w:r>
        <w:separator/>
      </w:r>
    </w:p>
    <w:p w14:paraId="66D10298" w14:textId="77777777" w:rsidR="00DE1D88" w:rsidRDefault="00DE1D88" w:rsidP="00A53F74"/>
  </w:footnote>
  <w:footnote w:type="continuationSeparator" w:id="0">
    <w:p w14:paraId="47F6BA8F" w14:textId="77777777" w:rsidR="00DE1D88" w:rsidRDefault="00DE1D88" w:rsidP="00A53F74">
      <w:r>
        <w:continuationSeparator/>
      </w:r>
    </w:p>
    <w:p w14:paraId="5F5FE806" w14:textId="77777777" w:rsidR="00DE1D88" w:rsidRDefault="00DE1D88" w:rsidP="00A53F7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67359" w14:textId="4487C23D" w:rsidR="002B3A4C" w:rsidRDefault="002B3A4C">
    <w:pPr>
      <w:pStyle w:val="Header"/>
    </w:pPr>
    <w:r>
      <w:rPr>
        <w:noProof/>
      </w:rPr>
      <mc:AlternateContent>
        <mc:Choice Requires="wps">
          <w:drawing>
            <wp:anchor distT="0" distB="0" distL="0" distR="0" simplePos="0" relativeHeight="251659264" behindDoc="0" locked="0" layoutInCell="1" allowOverlap="1" wp14:anchorId="273388EF" wp14:editId="5CB2679F">
              <wp:simplePos x="635" y="635"/>
              <wp:positionH relativeFrom="page">
                <wp:align>center</wp:align>
              </wp:positionH>
              <wp:positionV relativeFrom="page">
                <wp:align>top</wp:align>
              </wp:positionV>
              <wp:extent cx="609600" cy="628650"/>
              <wp:effectExtent l="0" t="0" r="0" b="0"/>
              <wp:wrapNone/>
              <wp:docPr id="72459976"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09600" cy="628650"/>
                      </a:xfrm>
                      <a:prstGeom prst="rect">
                        <a:avLst/>
                      </a:prstGeom>
                      <a:noFill/>
                      <a:ln>
                        <a:noFill/>
                      </a:ln>
                    </wps:spPr>
                    <wps:txbx>
                      <w:txbxContent>
                        <w:p w14:paraId="214D6181" w14:textId="30A2480A" w:rsidR="002B3A4C" w:rsidRPr="002B3A4C" w:rsidRDefault="002B3A4C" w:rsidP="002B3A4C">
                          <w:pPr>
                            <w:spacing w:after="0"/>
                            <w:rPr>
                              <w:rFonts w:ascii="Aptos" w:eastAsia="Aptos" w:hAnsi="Aptos" w:cs="Aptos"/>
                              <w:noProof/>
                              <w:color w:val="FF0000"/>
                              <w:sz w:val="24"/>
                              <w:szCs w:val="24"/>
                            </w:rPr>
                          </w:pPr>
                          <w:r w:rsidRPr="002B3A4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73388EF" id="_x0000_t202" coordsize="21600,21600" o:spt="202" path="m,l,21600r21600,l21600,xe">
              <v:stroke joinstyle="miter"/>
              <v:path gradientshapeok="t" o:connecttype="rect"/>
            </v:shapetype>
            <v:shape id="Text Box 2" o:spid="_x0000_s1026" type="#_x0000_t202" alt="OFFICIAL" style="position:absolute;margin-left:0;margin-top:0;width:48pt;height:49.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" filled="f" stroked="f">
              <v:textbox style="mso-fit-shape-to-text:t" inset="0,15pt,0,0">
                <w:txbxContent>
                  <w:p w14:paraId="214D6181" w14:textId="30A2480A" w:rsidR="002B3A4C" w:rsidRPr="002B3A4C" w:rsidRDefault="002B3A4C" w:rsidP="002B3A4C">
                    <w:pPr>
                      <w:spacing w:after="0"/>
                      <w:rPr>
                        <w:rFonts w:ascii="Aptos" w:eastAsia="Aptos" w:hAnsi="Aptos" w:cs="Aptos"/>
                        <w:noProof/>
                        <w:color w:val="FF0000"/>
                        <w:sz w:val="24"/>
                        <w:szCs w:val="24"/>
                      </w:rPr>
                    </w:pPr>
                    <w:r w:rsidRPr="002B3A4C">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F19AC6" w14:textId="40F4D599" w:rsidR="00E16A71" w:rsidRDefault="002B3A4C" w:rsidP="00AE5C18">
    <w:pPr>
      <w:pStyle w:val="Header"/>
    </w:pPr>
    <w:r>
      <w:rPr>
        <w:noProof/>
      </w:rPr>
      <mc:AlternateContent>
        <mc:Choice Requires="wps">
          <w:drawing>
            <wp:anchor distT="0" distB="0" distL="0" distR="0" simplePos="0" relativeHeight="251660288" behindDoc="0" locked="0" layoutInCell="1" allowOverlap="1" wp14:anchorId="0BB33503" wp14:editId="1AB4E309">
              <wp:simplePos x="635" y="635"/>
              <wp:positionH relativeFrom="page">
                <wp:align>center</wp:align>
              </wp:positionH>
              <wp:positionV relativeFrom="page">
                <wp:align>top</wp:align>
              </wp:positionV>
              <wp:extent cx="609600" cy="628650"/>
              <wp:effectExtent l="0" t="0" r="0" b="0"/>
              <wp:wrapNone/>
              <wp:docPr id="1698153768"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09600" cy="628650"/>
                      </a:xfrm>
                      <a:prstGeom prst="rect">
                        <a:avLst/>
                      </a:prstGeom>
                      <a:noFill/>
                      <a:ln>
                        <a:noFill/>
                      </a:ln>
                    </wps:spPr>
                    <wps:txbx>
                      <w:txbxContent>
                        <w:p w14:paraId="135A07DA" w14:textId="7FEBF8CE" w:rsidR="002B3A4C" w:rsidRPr="002B3A4C" w:rsidRDefault="002B3A4C" w:rsidP="002B3A4C">
                          <w:pPr>
                            <w:spacing w:after="0"/>
                            <w:rPr>
                              <w:rFonts w:ascii="Aptos" w:eastAsia="Aptos" w:hAnsi="Aptos" w:cs="Aptos"/>
                              <w:noProof/>
                              <w:color w:val="FF0000"/>
                              <w:sz w:val="24"/>
                              <w:szCs w:val="24"/>
                            </w:rPr>
                          </w:pPr>
                          <w:r w:rsidRPr="002B3A4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BB33503" id="_x0000_t202" coordsize="21600,21600" o:spt="202" path="m,l,21600r21600,l21600,xe">
              <v:stroke joinstyle="miter"/>
              <v:path gradientshapeok="t" o:connecttype="rect"/>
            </v:shapetype>
            <v:shape id="Text Box 3" o:spid="_x0000_s1027" type="#_x0000_t202" alt="OFFICIAL" style="position:absolute;margin-left:0;margin-top:0;width:48pt;height:49.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" filled="f" stroked="f">
              <v:textbox style="mso-fit-shape-to-text:t" inset="0,15pt,0,0">
                <w:txbxContent>
                  <w:p w14:paraId="135A07DA" w14:textId="7FEBF8CE" w:rsidR="002B3A4C" w:rsidRPr="002B3A4C" w:rsidRDefault="002B3A4C" w:rsidP="002B3A4C">
                    <w:pPr>
                      <w:spacing w:after="0"/>
                      <w:rPr>
                        <w:rFonts w:ascii="Aptos" w:eastAsia="Aptos" w:hAnsi="Aptos" w:cs="Aptos"/>
                        <w:noProof/>
                        <w:color w:val="FF0000"/>
                        <w:sz w:val="24"/>
                        <w:szCs w:val="24"/>
                      </w:rPr>
                    </w:pPr>
                    <w:r w:rsidRPr="002B3A4C">
                      <w:rPr>
                        <w:rFonts w:ascii="Aptos" w:eastAsia="Aptos" w:hAnsi="Aptos" w:cs="Aptos"/>
                        <w:noProof/>
                        <w:color w:val="FF0000"/>
                        <w:sz w:val="24"/>
                        <w:szCs w:val="24"/>
                      </w:rPr>
                      <w:t>OFFICIAL</w:t>
                    </w:r>
                  </w:p>
                </w:txbxContent>
              </v:textbox>
              <w10:wrap anchorx="page" anchory="page"/>
            </v:shape>
          </w:pict>
        </mc:Fallback>
      </mc:AlternateContent>
    </w:r>
    <w:r w:rsidR="00E16A71">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81F466" w14:textId="264C1DFF" w:rsidR="00E16A71" w:rsidRDefault="002B3A4C">
    <w:pPr>
      <w:pStyle w:val="Header"/>
    </w:pPr>
    <w:r>
      <w:rPr>
        <w:noProof/>
        <w:lang w:val="en-AU" w:eastAsia="en-AU"/>
      </w:rPr>
      <mc:AlternateContent>
        <mc:Choice Requires="wps">
          <w:drawing>
            <wp:anchor distT="0" distB="0" distL="0" distR="0" simplePos="0" relativeHeight="251658240" behindDoc="0" locked="0" layoutInCell="1" allowOverlap="1" wp14:anchorId="4CC68882" wp14:editId="0A817DEE">
              <wp:simplePos x="635" y="635"/>
              <wp:positionH relativeFrom="page">
                <wp:align>center</wp:align>
              </wp:positionH>
              <wp:positionV relativeFrom="page">
                <wp:align>top</wp:align>
              </wp:positionV>
              <wp:extent cx="609600" cy="628650"/>
              <wp:effectExtent l="0" t="0" r="0" b="0"/>
              <wp:wrapNone/>
              <wp:docPr id="325951568"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09600" cy="628650"/>
                      </a:xfrm>
                      <a:prstGeom prst="rect">
                        <a:avLst/>
                      </a:prstGeom>
                      <a:noFill/>
                      <a:ln>
                        <a:noFill/>
                      </a:ln>
                    </wps:spPr>
                    <wps:txbx>
                      <w:txbxContent>
                        <w:p w14:paraId="6D9E81C2" w14:textId="74E4D9B9" w:rsidR="002B3A4C" w:rsidRPr="002B3A4C" w:rsidRDefault="002B3A4C" w:rsidP="002B3A4C">
                          <w:pPr>
                            <w:spacing w:after="0"/>
                            <w:rPr>
                              <w:rFonts w:ascii="Aptos" w:eastAsia="Aptos" w:hAnsi="Aptos" w:cs="Aptos"/>
                              <w:noProof/>
                              <w:color w:val="FF0000"/>
                              <w:sz w:val="24"/>
                              <w:szCs w:val="24"/>
                            </w:rPr>
                          </w:pPr>
                          <w:r w:rsidRPr="002B3A4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CC68882" id="_x0000_t202" coordsize="21600,21600" o:spt="202" path="m,l,21600r21600,l21600,xe">
              <v:stroke joinstyle="miter"/>
              <v:path gradientshapeok="t" o:connecttype="rect"/>
            </v:shapetype>
            <v:shape id="Text Box 1" o:spid="_x0000_s1030" type="#_x0000_t202" alt="OFFICIAL" style="position:absolute;margin-left:0;margin-top:0;width:48pt;height:49.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" filled="f" stroked="f">
              <v:textbox style="mso-fit-shape-to-text:t" inset="0,15pt,0,0">
                <w:txbxContent>
                  <w:p w14:paraId="6D9E81C2" w14:textId="74E4D9B9" w:rsidR="002B3A4C" w:rsidRPr="002B3A4C" w:rsidRDefault="002B3A4C" w:rsidP="002B3A4C">
                    <w:pPr>
                      <w:spacing w:after="0"/>
                      <w:rPr>
                        <w:rFonts w:ascii="Aptos" w:eastAsia="Aptos" w:hAnsi="Aptos" w:cs="Aptos"/>
                        <w:noProof/>
                        <w:color w:val="FF0000"/>
                        <w:sz w:val="24"/>
                        <w:szCs w:val="24"/>
                      </w:rPr>
                    </w:pPr>
                    <w:r w:rsidRPr="002B3A4C">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D609B"/>
    <w:multiLevelType w:val="multilevel"/>
    <w:tmpl w:val="3D601560"/>
    <w:lvl w:ilvl="0">
      <w:start w:val="1"/>
      <w:numFmt w:val="decimal"/>
      <w:pStyle w:val="Heading1"/>
      <w:lvlText w:val="%1"/>
      <w:lvlJc w:val="left"/>
      <w:pPr>
        <w:ind w:left="397" w:hanging="39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680" w:hanging="39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397" w:hanging="39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397" w:hanging="397"/>
      </w:pPr>
      <w:rPr>
        <w:rFonts w:hint="default"/>
      </w:rPr>
    </w:lvl>
    <w:lvl w:ilvl="4">
      <w:start w:val="1"/>
      <w:numFmt w:val="decimal"/>
      <w:lvlText w:val="%1.%2.%3.%4.%5."/>
      <w:lvlJc w:val="left"/>
      <w:pPr>
        <w:ind w:left="397" w:hanging="397"/>
      </w:pPr>
      <w:rPr>
        <w:rFonts w:hint="default"/>
      </w:rPr>
    </w:lvl>
    <w:lvl w:ilvl="5">
      <w:start w:val="1"/>
      <w:numFmt w:val="decimal"/>
      <w:lvlText w:val="%1.%2.%3.%4.%5.%6."/>
      <w:lvlJc w:val="left"/>
      <w:pPr>
        <w:ind w:left="397" w:hanging="397"/>
      </w:pPr>
      <w:rPr>
        <w:rFonts w:hint="default"/>
      </w:rPr>
    </w:lvl>
    <w:lvl w:ilvl="6">
      <w:start w:val="1"/>
      <w:numFmt w:val="decimal"/>
      <w:lvlText w:val="%1.%2.%3.%4.%5.%6.%7."/>
      <w:lvlJc w:val="left"/>
      <w:pPr>
        <w:ind w:left="397" w:hanging="397"/>
      </w:pPr>
      <w:rPr>
        <w:rFonts w:hint="default"/>
      </w:rPr>
    </w:lvl>
    <w:lvl w:ilvl="7">
      <w:start w:val="1"/>
      <w:numFmt w:val="decimal"/>
      <w:lvlText w:val="%1.%2.%3.%4.%5.%6.%7.%8."/>
      <w:lvlJc w:val="left"/>
      <w:pPr>
        <w:ind w:left="397" w:hanging="397"/>
      </w:pPr>
      <w:rPr>
        <w:rFonts w:hint="default"/>
      </w:rPr>
    </w:lvl>
    <w:lvl w:ilvl="8">
      <w:start w:val="1"/>
      <w:numFmt w:val="decimal"/>
      <w:lvlText w:val="%1.%2.%3.%4.%5.%6.%7.%8.%9."/>
      <w:lvlJc w:val="left"/>
      <w:pPr>
        <w:ind w:left="397" w:hanging="397"/>
      </w:pPr>
      <w:rPr>
        <w:rFonts w:hint="default"/>
      </w:rPr>
    </w:lvl>
  </w:abstractNum>
  <w:abstractNum w:abstractNumId="1" w15:restartNumberingAfterBreak="0">
    <w:nsid w:val="03615545"/>
    <w:multiLevelType w:val="hybridMultilevel"/>
    <w:tmpl w:val="F86877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AF6E18"/>
    <w:multiLevelType w:val="hybridMultilevel"/>
    <w:tmpl w:val="D18A29F0"/>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0697061D"/>
    <w:multiLevelType w:val="hybridMultilevel"/>
    <w:tmpl w:val="935841D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 w15:restartNumberingAfterBreak="0">
    <w:nsid w:val="084E381E"/>
    <w:multiLevelType w:val="hybridMultilevel"/>
    <w:tmpl w:val="3D04362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8584384"/>
    <w:multiLevelType w:val="multilevel"/>
    <w:tmpl w:val="E084DE1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DD565BF"/>
    <w:multiLevelType w:val="hybridMultilevel"/>
    <w:tmpl w:val="44BAF7F8"/>
    <w:lvl w:ilvl="0" w:tplc="0C09000F">
      <w:start w:val="1"/>
      <w:numFmt w:val="decimal"/>
      <w:lvlText w:val="%1."/>
      <w:lvlJc w:val="left"/>
      <w:pPr>
        <w:ind w:left="2202" w:hanging="360"/>
      </w:pPr>
    </w:lvl>
    <w:lvl w:ilvl="1" w:tplc="0C090019" w:tentative="1">
      <w:start w:val="1"/>
      <w:numFmt w:val="lowerLetter"/>
      <w:lvlText w:val="%2."/>
      <w:lvlJc w:val="left"/>
      <w:pPr>
        <w:ind w:left="2922" w:hanging="360"/>
      </w:pPr>
    </w:lvl>
    <w:lvl w:ilvl="2" w:tplc="0C09001B" w:tentative="1">
      <w:start w:val="1"/>
      <w:numFmt w:val="lowerRoman"/>
      <w:lvlText w:val="%3."/>
      <w:lvlJc w:val="right"/>
      <w:pPr>
        <w:ind w:left="3642" w:hanging="180"/>
      </w:pPr>
    </w:lvl>
    <w:lvl w:ilvl="3" w:tplc="0C09000F" w:tentative="1">
      <w:start w:val="1"/>
      <w:numFmt w:val="decimal"/>
      <w:lvlText w:val="%4."/>
      <w:lvlJc w:val="left"/>
      <w:pPr>
        <w:ind w:left="4362" w:hanging="360"/>
      </w:pPr>
    </w:lvl>
    <w:lvl w:ilvl="4" w:tplc="0C090019" w:tentative="1">
      <w:start w:val="1"/>
      <w:numFmt w:val="lowerLetter"/>
      <w:lvlText w:val="%5."/>
      <w:lvlJc w:val="left"/>
      <w:pPr>
        <w:ind w:left="5082" w:hanging="360"/>
      </w:pPr>
    </w:lvl>
    <w:lvl w:ilvl="5" w:tplc="0C09001B" w:tentative="1">
      <w:start w:val="1"/>
      <w:numFmt w:val="lowerRoman"/>
      <w:lvlText w:val="%6."/>
      <w:lvlJc w:val="right"/>
      <w:pPr>
        <w:ind w:left="5802" w:hanging="180"/>
      </w:pPr>
    </w:lvl>
    <w:lvl w:ilvl="6" w:tplc="0C09000F" w:tentative="1">
      <w:start w:val="1"/>
      <w:numFmt w:val="decimal"/>
      <w:lvlText w:val="%7."/>
      <w:lvlJc w:val="left"/>
      <w:pPr>
        <w:ind w:left="6522" w:hanging="360"/>
      </w:pPr>
    </w:lvl>
    <w:lvl w:ilvl="7" w:tplc="0C090019" w:tentative="1">
      <w:start w:val="1"/>
      <w:numFmt w:val="lowerLetter"/>
      <w:lvlText w:val="%8."/>
      <w:lvlJc w:val="left"/>
      <w:pPr>
        <w:ind w:left="7242" w:hanging="360"/>
      </w:pPr>
    </w:lvl>
    <w:lvl w:ilvl="8" w:tplc="0C09001B" w:tentative="1">
      <w:start w:val="1"/>
      <w:numFmt w:val="lowerRoman"/>
      <w:lvlText w:val="%9."/>
      <w:lvlJc w:val="right"/>
      <w:pPr>
        <w:ind w:left="7962" w:hanging="180"/>
      </w:pPr>
    </w:lvl>
  </w:abstractNum>
  <w:abstractNum w:abstractNumId="7" w15:restartNumberingAfterBreak="0">
    <w:nsid w:val="0EDE166D"/>
    <w:multiLevelType w:val="hybridMultilevel"/>
    <w:tmpl w:val="6B9262DE"/>
    <w:lvl w:ilvl="0" w:tplc="15326F3A">
      <w:start w:val="1"/>
      <w:numFmt w:val="bullet"/>
      <w:pStyle w:val="ListParagraph"/>
      <w:lvlText w:val=""/>
      <w:lvlJc w:val="left"/>
      <w:pPr>
        <w:ind w:left="2202"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24D3511"/>
    <w:multiLevelType w:val="multilevel"/>
    <w:tmpl w:val="0CA8D3C0"/>
    <w:lvl w:ilvl="0">
      <w:start w:val="1"/>
      <w:numFmt w:val="bullet"/>
      <w:lvlText w:val=""/>
      <w:lvlJc w:val="left"/>
      <w:pPr>
        <w:ind w:left="689" w:hanging="405"/>
      </w:pPr>
      <w:rPr>
        <w:rFonts w:ascii="Symbol" w:hAnsi="Symbol" w:hint="default"/>
      </w:rPr>
    </w:lvl>
    <w:lvl w:ilvl="1">
      <w:start w:val="1"/>
      <w:numFmt w:val="decimal"/>
      <w:lvlText w:val="%1.%2"/>
      <w:lvlJc w:val="left"/>
      <w:pPr>
        <w:ind w:left="1288"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216" w:hanging="1080"/>
      </w:pPr>
      <w:rPr>
        <w:rFonts w:hint="default"/>
      </w:rPr>
    </w:lvl>
    <w:lvl w:ilvl="4">
      <w:start w:val="1"/>
      <w:numFmt w:val="decimal"/>
      <w:lvlText w:val="%1.%2.%3.%4.%5"/>
      <w:lvlJc w:val="left"/>
      <w:pPr>
        <w:ind w:left="2860" w:hanging="1440"/>
      </w:pPr>
      <w:rPr>
        <w:rFonts w:hint="default"/>
      </w:rPr>
    </w:lvl>
    <w:lvl w:ilvl="5">
      <w:start w:val="1"/>
      <w:numFmt w:val="decimal"/>
      <w:lvlText w:val="%1.%2.%3.%4.%5.%6"/>
      <w:lvlJc w:val="left"/>
      <w:pPr>
        <w:ind w:left="3144" w:hanging="1440"/>
      </w:pPr>
      <w:rPr>
        <w:rFonts w:hint="default"/>
      </w:rPr>
    </w:lvl>
    <w:lvl w:ilvl="6">
      <w:start w:val="1"/>
      <w:numFmt w:val="decimal"/>
      <w:lvlText w:val="%1.%2.%3.%4.%5.%6.%7"/>
      <w:lvlJc w:val="left"/>
      <w:pPr>
        <w:ind w:left="3788" w:hanging="1800"/>
      </w:pPr>
      <w:rPr>
        <w:rFonts w:hint="default"/>
      </w:rPr>
    </w:lvl>
    <w:lvl w:ilvl="7">
      <w:start w:val="1"/>
      <w:numFmt w:val="decimal"/>
      <w:lvlText w:val="%1.%2.%3.%4.%5.%6.%7.%8"/>
      <w:lvlJc w:val="left"/>
      <w:pPr>
        <w:ind w:left="4072" w:hanging="1800"/>
      </w:pPr>
      <w:rPr>
        <w:rFonts w:hint="default"/>
      </w:rPr>
    </w:lvl>
    <w:lvl w:ilvl="8">
      <w:start w:val="1"/>
      <w:numFmt w:val="decimal"/>
      <w:lvlText w:val="%1.%2.%3.%4.%5.%6.%7.%8.%9"/>
      <w:lvlJc w:val="left"/>
      <w:pPr>
        <w:ind w:left="4716" w:hanging="2160"/>
      </w:pPr>
      <w:rPr>
        <w:rFonts w:hint="default"/>
      </w:rPr>
    </w:lvl>
  </w:abstractNum>
  <w:abstractNum w:abstractNumId="9" w15:restartNumberingAfterBreak="0">
    <w:nsid w:val="16AC07E2"/>
    <w:multiLevelType w:val="hybridMultilevel"/>
    <w:tmpl w:val="88F6E8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A961154"/>
    <w:multiLevelType w:val="multilevel"/>
    <w:tmpl w:val="E37E1F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BAF4385"/>
    <w:multiLevelType w:val="hybridMultilevel"/>
    <w:tmpl w:val="4A82D9F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20BC71D7"/>
    <w:multiLevelType w:val="hybridMultilevel"/>
    <w:tmpl w:val="1D7C8398"/>
    <w:lvl w:ilvl="0" w:tplc="04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231C273A"/>
    <w:multiLevelType w:val="multilevel"/>
    <w:tmpl w:val="252457A6"/>
    <w:lvl w:ilvl="0">
      <w:start w:val="1"/>
      <w:numFmt w:val="decimal"/>
      <w:lvlText w:val="%1"/>
      <w:lvlJc w:val="left"/>
      <w:pPr>
        <w:ind w:left="720" w:hanging="72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720" w:hanging="72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4" w15:restartNumberingAfterBreak="0">
    <w:nsid w:val="263214E2"/>
    <w:multiLevelType w:val="multilevel"/>
    <w:tmpl w:val="E808F7CC"/>
    <w:lvl w:ilvl="0">
      <w:start w:val="1"/>
      <w:numFmt w:val="decimal"/>
      <w:lvlText w:val="%1"/>
      <w:lvlJc w:val="left"/>
      <w:pPr>
        <w:ind w:left="405" w:hanging="405"/>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576" w:hanging="144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15" w15:restartNumberingAfterBreak="0">
    <w:nsid w:val="289D3C51"/>
    <w:multiLevelType w:val="hybridMultilevel"/>
    <w:tmpl w:val="3D3C78A2"/>
    <w:lvl w:ilvl="0" w:tplc="0C090001">
      <w:start w:val="1"/>
      <w:numFmt w:val="bullet"/>
      <w:lvlText w:val=""/>
      <w:lvlJc w:val="left"/>
      <w:pPr>
        <w:tabs>
          <w:tab w:val="num" w:pos="1080"/>
        </w:tabs>
        <w:ind w:left="1080" w:hanging="360"/>
      </w:pPr>
      <w:rPr>
        <w:rFonts w:ascii="Symbol" w:hAnsi="Symbol" w:hint="default"/>
      </w:rPr>
    </w:lvl>
    <w:lvl w:ilvl="1" w:tplc="0C090003">
      <w:start w:val="1"/>
      <w:numFmt w:val="bullet"/>
      <w:lvlText w:val="o"/>
      <w:lvlJc w:val="left"/>
      <w:pPr>
        <w:tabs>
          <w:tab w:val="num" w:pos="1800"/>
        </w:tabs>
        <w:ind w:left="1800" w:hanging="360"/>
      </w:pPr>
      <w:rPr>
        <w:rFonts w:ascii="Courier New" w:hAnsi="Courier New" w:cs="Courier New" w:hint="default"/>
      </w:rPr>
    </w:lvl>
    <w:lvl w:ilvl="2" w:tplc="0C090005" w:tentative="1">
      <w:start w:val="1"/>
      <w:numFmt w:val="bullet"/>
      <w:lvlText w:val=""/>
      <w:lvlJc w:val="left"/>
      <w:pPr>
        <w:tabs>
          <w:tab w:val="num" w:pos="2520"/>
        </w:tabs>
        <w:ind w:left="2520" w:hanging="360"/>
      </w:pPr>
      <w:rPr>
        <w:rFonts w:ascii="Wingdings" w:hAnsi="Wingdings" w:hint="default"/>
      </w:rPr>
    </w:lvl>
    <w:lvl w:ilvl="3" w:tplc="0C090001" w:tentative="1">
      <w:start w:val="1"/>
      <w:numFmt w:val="bullet"/>
      <w:lvlText w:val=""/>
      <w:lvlJc w:val="left"/>
      <w:pPr>
        <w:tabs>
          <w:tab w:val="num" w:pos="3240"/>
        </w:tabs>
        <w:ind w:left="3240" w:hanging="360"/>
      </w:pPr>
      <w:rPr>
        <w:rFonts w:ascii="Symbol" w:hAnsi="Symbol" w:hint="default"/>
      </w:rPr>
    </w:lvl>
    <w:lvl w:ilvl="4" w:tplc="0C090003" w:tentative="1">
      <w:start w:val="1"/>
      <w:numFmt w:val="bullet"/>
      <w:lvlText w:val="o"/>
      <w:lvlJc w:val="left"/>
      <w:pPr>
        <w:tabs>
          <w:tab w:val="num" w:pos="3960"/>
        </w:tabs>
        <w:ind w:left="3960" w:hanging="360"/>
      </w:pPr>
      <w:rPr>
        <w:rFonts w:ascii="Courier New" w:hAnsi="Courier New" w:cs="Courier New" w:hint="default"/>
      </w:rPr>
    </w:lvl>
    <w:lvl w:ilvl="5" w:tplc="0C090005" w:tentative="1">
      <w:start w:val="1"/>
      <w:numFmt w:val="bullet"/>
      <w:lvlText w:val=""/>
      <w:lvlJc w:val="left"/>
      <w:pPr>
        <w:tabs>
          <w:tab w:val="num" w:pos="4680"/>
        </w:tabs>
        <w:ind w:left="4680" w:hanging="360"/>
      </w:pPr>
      <w:rPr>
        <w:rFonts w:ascii="Wingdings" w:hAnsi="Wingdings" w:hint="default"/>
      </w:rPr>
    </w:lvl>
    <w:lvl w:ilvl="6" w:tplc="0C090001" w:tentative="1">
      <w:start w:val="1"/>
      <w:numFmt w:val="bullet"/>
      <w:lvlText w:val=""/>
      <w:lvlJc w:val="left"/>
      <w:pPr>
        <w:tabs>
          <w:tab w:val="num" w:pos="5400"/>
        </w:tabs>
        <w:ind w:left="5400" w:hanging="360"/>
      </w:pPr>
      <w:rPr>
        <w:rFonts w:ascii="Symbol" w:hAnsi="Symbol" w:hint="default"/>
      </w:rPr>
    </w:lvl>
    <w:lvl w:ilvl="7" w:tplc="0C090003" w:tentative="1">
      <w:start w:val="1"/>
      <w:numFmt w:val="bullet"/>
      <w:lvlText w:val="o"/>
      <w:lvlJc w:val="left"/>
      <w:pPr>
        <w:tabs>
          <w:tab w:val="num" w:pos="6120"/>
        </w:tabs>
        <w:ind w:left="6120" w:hanging="360"/>
      </w:pPr>
      <w:rPr>
        <w:rFonts w:ascii="Courier New" w:hAnsi="Courier New" w:cs="Courier New" w:hint="default"/>
      </w:rPr>
    </w:lvl>
    <w:lvl w:ilvl="8" w:tplc="0C090005"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2CD76CF1"/>
    <w:multiLevelType w:val="hybridMultilevel"/>
    <w:tmpl w:val="F1201BAE"/>
    <w:lvl w:ilvl="0" w:tplc="67BE4D6E">
      <w:start w:val="1"/>
      <w:numFmt w:val="bullet"/>
      <w:lvlText w:val=""/>
      <w:lvlJc w:val="left"/>
      <w:pPr>
        <w:ind w:left="720" w:firstLine="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DD91B27"/>
    <w:multiLevelType w:val="hybridMultilevel"/>
    <w:tmpl w:val="E1E2238A"/>
    <w:lvl w:ilvl="0" w:tplc="829E7B70">
      <w:start w:val="1"/>
      <w:numFmt w:val="decimal"/>
      <w:lvlText w:val="%1."/>
      <w:lvlJc w:val="left"/>
      <w:pPr>
        <w:ind w:left="644" w:hanging="360"/>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8" w15:restartNumberingAfterBreak="0">
    <w:nsid w:val="2ECD3108"/>
    <w:multiLevelType w:val="hybridMultilevel"/>
    <w:tmpl w:val="9DF89D6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32604E1C"/>
    <w:multiLevelType w:val="hybridMultilevel"/>
    <w:tmpl w:val="994A1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09375E5"/>
    <w:multiLevelType w:val="multilevel"/>
    <w:tmpl w:val="618CD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51D1A04"/>
    <w:multiLevelType w:val="multilevel"/>
    <w:tmpl w:val="E808F7CC"/>
    <w:lvl w:ilvl="0">
      <w:start w:val="1"/>
      <w:numFmt w:val="decimal"/>
      <w:lvlText w:val="%1"/>
      <w:lvlJc w:val="left"/>
      <w:pPr>
        <w:ind w:left="405" w:hanging="405"/>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576" w:hanging="144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22" w15:restartNumberingAfterBreak="0">
    <w:nsid w:val="454404B7"/>
    <w:multiLevelType w:val="hybridMultilevel"/>
    <w:tmpl w:val="0DCA4B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C1F7F25"/>
    <w:multiLevelType w:val="hybridMultilevel"/>
    <w:tmpl w:val="6252389E"/>
    <w:lvl w:ilvl="0" w:tplc="1292AA22">
      <w:start w:val="1"/>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E8E60F2"/>
    <w:multiLevelType w:val="hybridMultilevel"/>
    <w:tmpl w:val="E2A68462"/>
    <w:lvl w:ilvl="0" w:tplc="3E466006">
      <w:start w:val="1"/>
      <w:numFmt w:val="bullet"/>
      <w:pStyle w:val="NoSpacing"/>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5" w15:restartNumberingAfterBreak="0">
    <w:nsid w:val="51A32831"/>
    <w:multiLevelType w:val="multilevel"/>
    <w:tmpl w:val="0FA80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A152346"/>
    <w:multiLevelType w:val="multilevel"/>
    <w:tmpl w:val="E808F7CC"/>
    <w:lvl w:ilvl="0">
      <w:start w:val="1"/>
      <w:numFmt w:val="decimal"/>
      <w:lvlText w:val="%1"/>
      <w:lvlJc w:val="left"/>
      <w:pPr>
        <w:ind w:left="405" w:hanging="405"/>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576" w:hanging="144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27" w15:restartNumberingAfterBreak="0">
    <w:nsid w:val="64433016"/>
    <w:multiLevelType w:val="multilevel"/>
    <w:tmpl w:val="BEBE38D2"/>
    <w:lvl w:ilvl="0">
      <w:start w:val="1"/>
      <w:numFmt w:val="decimal"/>
      <w:lvlText w:val="%1"/>
      <w:lvlJc w:val="left"/>
      <w:pPr>
        <w:ind w:left="405" w:hanging="405"/>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lvl>
    <w:lvl w:ilvl="3">
      <w:start w:val="1"/>
      <w:numFmt w:val="decimal"/>
      <w:lvlText w:val="%1.%2.%3.%4"/>
      <w:lvlJc w:val="left"/>
      <w:pPr>
        <w:ind w:left="1932" w:hanging="1080"/>
      </w:pPr>
      <w:rPr>
        <w:rFonts w:hint="default"/>
      </w:rPr>
    </w:lvl>
    <w:lvl w:ilvl="4">
      <w:start w:val="1"/>
      <w:numFmt w:val="decimal"/>
      <w:lvlText w:val="%1.%2.%3.%4.%5"/>
      <w:lvlJc w:val="left"/>
      <w:pPr>
        <w:ind w:left="2576" w:hanging="144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28" w15:restartNumberingAfterBreak="0">
    <w:nsid w:val="66297302"/>
    <w:multiLevelType w:val="hybridMultilevel"/>
    <w:tmpl w:val="B64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3B11EA7"/>
    <w:multiLevelType w:val="multilevel"/>
    <w:tmpl w:val="E808F7CC"/>
    <w:lvl w:ilvl="0">
      <w:start w:val="1"/>
      <w:numFmt w:val="decimal"/>
      <w:lvlText w:val="%1"/>
      <w:lvlJc w:val="left"/>
      <w:pPr>
        <w:ind w:left="405" w:hanging="405"/>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576" w:hanging="144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30" w15:restartNumberingAfterBreak="0">
    <w:nsid w:val="73E746F4"/>
    <w:multiLevelType w:val="hybridMultilevel"/>
    <w:tmpl w:val="0CB8493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15:restartNumberingAfterBreak="0">
    <w:nsid w:val="75214679"/>
    <w:multiLevelType w:val="multilevel"/>
    <w:tmpl w:val="BAD4D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D8D70D6"/>
    <w:multiLevelType w:val="multilevel"/>
    <w:tmpl w:val="E808F7CC"/>
    <w:lvl w:ilvl="0">
      <w:start w:val="1"/>
      <w:numFmt w:val="decimal"/>
      <w:lvlText w:val="%1"/>
      <w:lvlJc w:val="left"/>
      <w:pPr>
        <w:ind w:left="405" w:hanging="405"/>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576" w:hanging="144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num w:numId="1" w16cid:durableId="802770398">
    <w:abstractNumId w:val="0"/>
  </w:num>
  <w:num w:numId="2" w16cid:durableId="1883246972">
    <w:abstractNumId w:val="7"/>
  </w:num>
  <w:num w:numId="3" w16cid:durableId="1803496658">
    <w:abstractNumId w:val="15"/>
  </w:num>
  <w:num w:numId="4" w16cid:durableId="397753205">
    <w:abstractNumId w:val="9"/>
  </w:num>
  <w:num w:numId="5" w16cid:durableId="1988581340">
    <w:abstractNumId w:val="13"/>
  </w:num>
  <w:num w:numId="6" w16cid:durableId="508956051">
    <w:abstractNumId w:val="18"/>
  </w:num>
  <w:num w:numId="7" w16cid:durableId="1464536755">
    <w:abstractNumId w:val="2"/>
  </w:num>
  <w:num w:numId="8" w16cid:durableId="1785466940">
    <w:abstractNumId w:val="11"/>
  </w:num>
  <w:num w:numId="9" w16cid:durableId="1282956557">
    <w:abstractNumId w:val="12"/>
  </w:num>
  <w:num w:numId="10" w16cid:durableId="779758021">
    <w:abstractNumId w:val="16"/>
  </w:num>
  <w:num w:numId="11" w16cid:durableId="1531069388">
    <w:abstractNumId w:val="30"/>
  </w:num>
  <w:num w:numId="12" w16cid:durableId="2041054441">
    <w:abstractNumId w:val="4"/>
  </w:num>
  <w:num w:numId="13" w16cid:durableId="1141771339">
    <w:abstractNumId w:val="7"/>
  </w:num>
  <w:num w:numId="14" w16cid:durableId="1129861545">
    <w:abstractNumId w:val="7"/>
  </w:num>
  <w:num w:numId="15" w16cid:durableId="1487286291">
    <w:abstractNumId w:val="16"/>
    <w:lvlOverride w:ilvl="0">
      <w:startOverride w:val="1"/>
    </w:lvlOverride>
  </w:num>
  <w:num w:numId="16" w16cid:durableId="1792630501">
    <w:abstractNumId w:val="25"/>
  </w:num>
  <w:num w:numId="17" w16cid:durableId="1090855281">
    <w:abstractNumId w:val="31"/>
  </w:num>
  <w:num w:numId="18" w16cid:durableId="1087461375">
    <w:abstractNumId w:val="5"/>
  </w:num>
  <w:num w:numId="19" w16cid:durableId="701521207">
    <w:abstractNumId w:val="20"/>
  </w:num>
  <w:num w:numId="20" w16cid:durableId="141431065">
    <w:abstractNumId w:val="10"/>
  </w:num>
  <w:num w:numId="21" w16cid:durableId="526406719">
    <w:abstractNumId w:val="0"/>
  </w:num>
  <w:num w:numId="22" w16cid:durableId="587272130">
    <w:abstractNumId w:val="0"/>
  </w:num>
  <w:num w:numId="23" w16cid:durableId="28377788">
    <w:abstractNumId w:val="0"/>
  </w:num>
  <w:num w:numId="24" w16cid:durableId="1723871238">
    <w:abstractNumId w:val="3"/>
  </w:num>
  <w:num w:numId="25" w16cid:durableId="555090960">
    <w:abstractNumId w:val="24"/>
  </w:num>
  <w:num w:numId="26" w16cid:durableId="5459153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683702616">
    <w:abstractNumId w:val="22"/>
  </w:num>
  <w:num w:numId="28" w16cid:durableId="713963205">
    <w:abstractNumId w:val="27"/>
  </w:num>
  <w:num w:numId="29" w16cid:durableId="1606577214">
    <w:abstractNumId w:val="17"/>
  </w:num>
  <w:num w:numId="30" w16cid:durableId="116917862">
    <w:abstractNumId w:val="1"/>
  </w:num>
  <w:num w:numId="31" w16cid:durableId="253168068">
    <w:abstractNumId w:val="19"/>
  </w:num>
  <w:num w:numId="32" w16cid:durableId="752167401">
    <w:abstractNumId w:val="8"/>
  </w:num>
  <w:num w:numId="33" w16cid:durableId="1125540049">
    <w:abstractNumId w:val="29"/>
  </w:num>
  <w:num w:numId="34" w16cid:durableId="1518273551">
    <w:abstractNumId w:val="21"/>
  </w:num>
  <w:num w:numId="35" w16cid:durableId="392854893">
    <w:abstractNumId w:val="26"/>
  </w:num>
  <w:num w:numId="36" w16cid:durableId="1743482855">
    <w:abstractNumId w:val="32"/>
  </w:num>
  <w:num w:numId="37" w16cid:durableId="634871666">
    <w:abstractNumId w:val="14"/>
  </w:num>
  <w:num w:numId="38" w16cid:durableId="2092584667">
    <w:abstractNumId w:val="6"/>
  </w:num>
  <w:num w:numId="39" w16cid:durableId="1485007551">
    <w:abstractNumId w:val="23"/>
  </w:num>
  <w:num w:numId="40" w16cid:durableId="156811092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Review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dzapae2xaaf9earv6x9rrkxef05w99s0p2&quot;&gt;Proposal-Converted&lt;record-ids&gt;&lt;item&gt;530&lt;/item&gt;&lt;item&gt;543&lt;/item&gt;&lt;item&gt;553&lt;/item&gt;&lt;item&gt;582&lt;/item&gt;&lt;item&gt;583&lt;/item&gt;&lt;item&gt;589&lt;/item&gt;&lt;item&gt;590&lt;/item&gt;&lt;item&gt;593&lt;/item&gt;&lt;item&gt;596&lt;/item&gt;&lt;item&gt;597&lt;/item&gt;&lt;item&gt;628&lt;/item&gt;&lt;item&gt;985&lt;/item&gt;&lt;item&gt;994&lt;/item&gt;&lt;item&gt;995&lt;/item&gt;&lt;item&gt;1147&lt;/item&gt;&lt;item&gt;1172&lt;/item&gt;&lt;item&gt;1212&lt;/item&gt;&lt;item&gt;1238&lt;/item&gt;&lt;item&gt;1239&lt;/item&gt;&lt;item&gt;1327&lt;/item&gt;&lt;item&gt;1400&lt;/item&gt;&lt;item&gt;1402&lt;/item&gt;&lt;item&gt;1410&lt;/item&gt;&lt;item&gt;1413&lt;/item&gt;&lt;item&gt;1414&lt;/item&gt;&lt;item&gt;1416&lt;/item&gt;&lt;item&gt;1417&lt;/item&gt;&lt;item&gt;1418&lt;/item&gt;&lt;item&gt;1419&lt;/item&gt;&lt;item&gt;1425&lt;/item&gt;&lt;item&gt;1430&lt;/item&gt;&lt;item&gt;1435&lt;/item&gt;&lt;item&gt;1672&lt;/item&gt;&lt;item&gt;1680&lt;/item&gt;&lt;item&gt;1688&lt;/item&gt;&lt;item&gt;1690&lt;/item&gt;&lt;item&gt;1691&lt;/item&gt;&lt;item&gt;1698&lt;/item&gt;&lt;item&gt;1699&lt;/item&gt;&lt;item&gt;1700&lt;/item&gt;&lt;item&gt;1701&lt;/item&gt;&lt;item&gt;1783&lt;/item&gt;&lt;item&gt;1970&lt;/item&gt;&lt;item&gt;2094&lt;/item&gt;&lt;/record-ids&gt;&lt;/item&gt;&lt;/Libraries&gt;"/>
  </w:docVars>
  <w:rsids>
    <w:rsidRoot w:val="00F84FCD"/>
    <w:rsid w:val="000103C2"/>
    <w:rsid w:val="000109C1"/>
    <w:rsid w:val="00011DE0"/>
    <w:rsid w:val="0001619D"/>
    <w:rsid w:val="00030DBD"/>
    <w:rsid w:val="00033108"/>
    <w:rsid w:val="00042B7A"/>
    <w:rsid w:val="0004495E"/>
    <w:rsid w:val="00047E4F"/>
    <w:rsid w:val="0005101C"/>
    <w:rsid w:val="00055D69"/>
    <w:rsid w:val="00060A02"/>
    <w:rsid w:val="00061419"/>
    <w:rsid w:val="000628EA"/>
    <w:rsid w:val="00063064"/>
    <w:rsid w:val="000660DD"/>
    <w:rsid w:val="00076341"/>
    <w:rsid w:val="00076371"/>
    <w:rsid w:val="00077EAC"/>
    <w:rsid w:val="0008487C"/>
    <w:rsid w:val="000848F7"/>
    <w:rsid w:val="00094180"/>
    <w:rsid w:val="00094960"/>
    <w:rsid w:val="000955FD"/>
    <w:rsid w:val="000A1606"/>
    <w:rsid w:val="000A2B3D"/>
    <w:rsid w:val="000B3A69"/>
    <w:rsid w:val="000B7DE0"/>
    <w:rsid w:val="000C48F2"/>
    <w:rsid w:val="000D074A"/>
    <w:rsid w:val="000D2772"/>
    <w:rsid w:val="000D43D8"/>
    <w:rsid w:val="000D4AFF"/>
    <w:rsid w:val="000D510A"/>
    <w:rsid w:val="000D77CE"/>
    <w:rsid w:val="000E415C"/>
    <w:rsid w:val="000E67EA"/>
    <w:rsid w:val="000E6953"/>
    <w:rsid w:val="000E7393"/>
    <w:rsid w:val="000F1752"/>
    <w:rsid w:val="0010012C"/>
    <w:rsid w:val="00102808"/>
    <w:rsid w:val="00104178"/>
    <w:rsid w:val="00110BE3"/>
    <w:rsid w:val="001160A7"/>
    <w:rsid w:val="001254A3"/>
    <w:rsid w:val="0013327C"/>
    <w:rsid w:val="00134CD9"/>
    <w:rsid w:val="00153756"/>
    <w:rsid w:val="00154072"/>
    <w:rsid w:val="00157636"/>
    <w:rsid w:val="00166373"/>
    <w:rsid w:val="001779CD"/>
    <w:rsid w:val="00182249"/>
    <w:rsid w:val="001A02ED"/>
    <w:rsid w:val="001A114E"/>
    <w:rsid w:val="001A1DB3"/>
    <w:rsid w:val="001B3D9B"/>
    <w:rsid w:val="001C2069"/>
    <w:rsid w:val="001C28B2"/>
    <w:rsid w:val="001D0781"/>
    <w:rsid w:val="001D3DE2"/>
    <w:rsid w:val="001D515B"/>
    <w:rsid w:val="001E1F48"/>
    <w:rsid w:val="001E5066"/>
    <w:rsid w:val="001F3AE6"/>
    <w:rsid w:val="001F5C15"/>
    <w:rsid w:val="001F6979"/>
    <w:rsid w:val="001F7462"/>
    <w:rsid w:val="00204C14"/>
    <w:rsid w:val="00206143"/>
    <w:rsid w:val="00210546"/>
    <w:rsid w:val="00211220"/>
    <w:rsid w:val="00211BDD"/>
    <w:rsid w:val="002124D4"/>
    <w:rsid w:val="0021407F"/>
    <w:rsid w:val="002148B8"/>
    <w:rsid w:val="00215EA3"/>
    <w:rsid w:val="00217066"/>
    <w:rsid w:val="00226237"/>
    <w:rsid w:val="00233737"/>
    <w:rsid w:val="00243CFE"/>
    <w:rsid w:val="0024574E"/>
    <w:rsid w:val="002516F0"/>
    <w:rsid w:val="002637E4"/>
    <w:rsid w:val="00283363"/>
    <w:rsid w:val="002A1E92"/>
    <w:rsid w:val="002A438D"/>
    <w:rsid w:val="002A649A"/>
    <w:rsid w:val="002B3A4C"/>
    <w:rsid w:val="002B5610"/>
    <w:rsid w:val="002C2900"/>
    <w:rsid w:val="002C4607"/>
    <w:rsid w:val="002E15F2"/>
    <w:rsid w:val="002E78D5"/>
    <w:rsid w:val="002F29D8"/>
    <w:rsid w:val="0030236C"/>
    <w:rsid w:val="00306C68"/>
    <w:rsid w:val="00311DFE"/>
    <w:rsid w:val="003121D6"/>
    <w:rsid w:val="003223A4"/>
    <w:rsid w:val="00334CEB"/>
    <w:rsid w:val="0033521F"/>
    <w:rsid w:val="00335A85"/>
    <w:rsid w:val="00336402"/>
    <w:rsid w:val="0033790C"/>
    <w:rsid w:val="00340B1D"/>
    <w:rsid w:val="0034183B"/>
    <w:rsid w:val="0035504C"/>
    <w:rsid w:val="00356944"/>
    <w:rsid w:val="0035713C"/>
    <w:rsid w:val="003640A7"/>
    <w:rsid w:val="00365D88"/>
    <w:rsid w:val="00380691"/>
    <w:rsid w:val="00390762"/>
    <w:rsid w:val="00391A46"/>
    <w:rsid w:val="003A13E3"/>
    <w:rsid w:val="003A4D7D"/>
    <w:rsid w:val="003A583C"/>
    <w:rsid w:val="003B0800"/>
    <w:rsid w:val="003B3C97"/>
    <w:rsid w:val="003B452F"/>
    <w:rsid w:val="003B7AC7"/>
    <w:rsid w:val="003D09BC"/>
    <w:rsid w:val="003D2458"/>
    <w:rsid w:val="003D6696"/>
    <w:rsid w:val="003E1FF9"/>
    <w:rsid w:val="003E4732"/>
    <w:rsid w:val="004031C1"/>
    <w:rsid w:val="00403F30"/>
    <w:rsid w:val="00410EBD"/>
    <w:rsid w:val="004140E2"/>
    <w:rsid w:val="00414D61"/>
    <w:rsid w:val="00415085"/>
    <w:rsid w:val="0041582C"/>
    <w:rsid w:val="0042072D"/>
    <w:rsid w:val="00423687"/>
    <w:rsid w:val="00423F21"/>
    <w:rsid w:val="0042409F"/>
    <w:rsid w:val="0042735D"/>
    <w:rsid w:val="004308D7"/>
    <w:rsid w:val="00454D87"/>
    <w:rsid w:val="0047507F"/>
    <w:rsid w:val="00480585"/>
    <w:rsid w:val="00484D15"/>
    <w:rsid w:val="0048600F"/>
    <w:rsid w:val="00487C58"/>
    <w:rsid w:val="004929B2"/>
    <w:rsid w:val="0049301A"/>
    <w:rsid w:val="00495BE0"/>
    <w:rsid w:val="0049615E"/>
    <w:rsid w:val="004B17E4"/>
    <w:rsid w:val="004B1F9B"/>
    <w:rsid w:val="004C1BAD"/>
    <w:rsid w:val="004C4A1E"/>
    <w:rsid w:val="004C7C72"/>
    <w:rsid w:val="004D002F"/>
    <w:rsid w:val="004D590B"/>
    <w:rsid w:val="004E021F"/>
    <w:rsid w:val="004E4E60"/>
    <w:rsid w:val="004E7ABC"/>
    <w:rsid w:val="004F0B66"/>
    <w:rsid w:val="004F61C6"/>
    <w:rsid w:val="00501BAB"/>
    <w:rsid w:val="00506264"/>
    <w:rsid w:val="00510C28"/>
    <w:rsid w:val="00513AED"/>
    <w:rsid w:val="00523390"/>
    <w:rsid w:val="00526B1E"/>
    <w:rsid w:val="00530200"/>
    <w:rsid w:val="005306F6"/>
    <w:rsid w:val="005326AC"/>
    <w:rsid w:val="00533E4C"/>
    <w:rsid w:val="00541F99"/>
    <w:rsid w:val="005433ED"/>
    <w:rsid w:val="00544626"/>
    <w:rsid w:val="00544D0E"/>
    <w:rsid w:val="00547282"/>
    <w:rsid w:val="00551298"/>
    <w:rsid w:val="005530A4"/>
    <w:rsid w:val="0055DC03"/>
    <w:rsid w:val="005600E7"/>
    <w:rsid w:val="005720DC"/>
    <w:rsid w:val="005723F1"/>
    <w:rsid w:val="00573919"/>
    <w:rsid w:val="00573B34"/>
    <w:rsid w:val="00576B5D"/>
    <w:rsid w:val="005805B7"/>
    <w:rsid w:val="0058228F"/>
    <w:rsid w:val="00584A1E"/>
    <w:rsid w:val="00593B89"/>
    <w:rsid w:val="005A4961"/>
    <w:rsid w:val="005B08A0"/>
    <w:rsid w:val="005B4BF3"/>
    <w:rsid w:val="005B66E9"/>
    <w:rsid w:val="005C2DBC"/>
    <w:rsid w:val="005C6171"/>
    <w:rsid w:val="005D0162"/>
    <w:rsid w:val="005E0A65"/>
    <w:rsid w:val="005E3BB4"/>
    <w:rsid w:val="005F1DD5"/>
    <w:rsid w:val="005F4E83"/>
    <w:rsid w:val="005F616D"/>
    <w:rsid w:val="00606C60"/>
    <w:rsid w:val="00617E04"/>
    <w:rsid w:val="00626F06"/>
    <w:rsid w:val="0062702B"/>
    <w:rsid w:val="00631A75"/>
    <w:rsid w:val="00634017"/>
    <w:rsid w:val="006407D8"/>
    <w:rsid w:val="0064101F"/>
    <w:rsid w:val="006431D9"/>
    <w:rsid w:val="00643C3E"/>
    <w:rsid w:val="00651DA6"/>
    <w:rsid w:val="006547B5"/>
    <w:rsid w:val="00657D3A"/>
    <w:rsid w:val="00664005"/>
    <w:rsid w:val="00666632"/>
    <w:rsid w:val="006674F0"/>
    <w:rsid w:val="00671A78"/>
    <w:rsid w:val="00672ED6"/>
    <w:rsid w:val="00673F53"/>
    <w:rsid w:val="006826FD"/>
    <w:rsid w:val="00684FA4"/>
    <w:rsid w:val="00691C24"/>
    <w:rsid w:val="0069376E"/>
    <w:rsid w:val="0069406D"/>
    <w:rsid w:val="006A499C"/>
    <w:rsid w:val="006B47A4"/>
    <w:rsid w:val="006B5DC9"/>
    <w:rsid w:val="006B7635"/>
    <w:rsid w:val="006C7F65"/>
    <w:rsid w:val="006D30D7"/>
    <w:rsid w:val="006D70F9"/>
    <w:rsid w:val="006F102E"/>
    <w:rsid w:val="006F24C1"/>
    <w:rsid w:val="006F4457"/>
    <w:rsid w:val="007051B2"/>
    <w:rsid w:val="007106BB"/>
    <w:rsid w:val="0071342D"/>
    <w:rsid w:val="00722EEF"/>
    <w:rsid w:val="00733C5A"/>
    <w:rsid w:val="00734930"/>
    <w:rsid w:val="00741B66"/>
    <w:rsid w:val="00742DB5"/>
    <w:rsid w:val="00744978"/>
    <w:rsid w:val="00750034"/>
    <w:rsid w:val="007507C3"/>
    <w:rsid w:val="00751598"/>
    <w:rsid w:val="00762AA6"/>
    <w:rsid w:val="00770DB2"/>
    <w:rsid w:val="0077317C"/>
    <w:rsid w:val="00780B44"/>
    <w:rsid w:val="007930D3"/>
    <w:rsid w:val="00795070"/>
    <w:rsid w:val="007A6C5B"/>
    <w:rsid w:val="007B1E5B"/>
    <w:rsid w:val="007C0904"/>
    <w:rsid w:val="007D0923"/>
    <w:rsid w:val="007D5491"/>
    <w:rsid w:val="007E2E56"/>
    <w:rsid w:val="007E3EC2"/>
    <w:rsid w:val="007F2761"/>
    <w:rsid w:val="007F62EF"/>
    <w:rsid w:val="008074F4"/>
    <w:rsid w:val="00811235"/>
    <w:rsid w:val="00824FD6"/>
    <w:rsid w:val="0083509D"/>
    <w:rsid w:val="00847360"/>
    <w:rsid w:val="00851A2F"/>
    <w:rsid w:val="00861BCF"/>
    <w:rsid w:val="0086431E"/>
    <w:rsid w:val="00864490"/>
    <w:rsid w:val="008667F4"/>
    <w:rsid w:val="00866892"/>
    <w:rsid w:val="00871E00"/>
    <w:rsid w:val="00874800"/>
    <w:rsid w:val="0087563C"/>
    <w:rsid w:val="008871C2"/>
    <w:rsid w:val="00887243"/>
    <w:rsid w:val="008A0130"/>
    <w:rsid w:val="008A042A"/>
    <w:rsid w:val="008A2113"/>
    <w:rsid w:val="008A501A"/>
    <w:rsid w:val="008A57AB"/>
    <w:rsid w:val="008B0339"/>
    <w:rsid w:val="008B6E31"/>
    <w:rsid w:val="008D08D0"/>
    <w:rsid w:val="008D1446"/>
    <w:rsid w:val="008D6806"/>
    <w:rsid w:val="008E535F"/>
    <w:rsid w:val="008E57F8"/>
    <w:rsid w:val="008F361E"/>
    <w:rsid w:val="008F3ACE"/>
    <w:rsid w:val="009126F9"/>
    <w:rsid w:val="00916969"/>
    <w:rsid w:val="009202C8"/>
    <w:rsid w:val="009266C5"/>
    <w:rsid w:val="00927D7B"/>
    <w:rsid w:val="00935716"/>
    <w:rsid w:val="00936E12"/>
    <w:rsid w:val="00941422"/>
    <w:rsid w:val="00942B94"/>
    <w:rsid w:val="00943594"/>
    <w:rsid w:val="0095289E"/>
    <w:rsid w:val="00952E23"/>
    <w:rsid w:val="009621FD"/>
    <w:rsid w:val="00963E90"/>
    <w:rsid w:val="00971D3E"/>
    <w:rsid w:val="00980B58"/>
    <w:rsid w:val="0098147A"/>
    <w:rsid w:val="0098751A"/>
    <w:rsid w:val="00992381"/>
    <w:rsid w:val="009A1D71"/>
    <w:rsid w:val="009A208D"/>
    <w:rsid w:val="009A20B5"/>
    <w:rsid w:val="009A609D"/>
    <w:rsid w:val="009B05AF"/>
    <w:rsid w:val="009B0AE0"/>
    <w:rsid w:val="009B1161"/>
    <w:rsid w:val="009B1B23"/>
    <w:rsid w:val="009B32A2"/>
    <w:rsid w:val="009B41B4"/>
    <w:rsid w:val="009B6887"/>
    <w:rsid w:val="009C4DD2"/>
    <w:rsid w:val="009C56AE"/>
    <w:rsid w:val="009D0AFD"/>
    <w:rsid w:val="009D398F"/>
    <w:rsid w:val="009D3CFD"/>
    <w:rsid w:val="009E01C1"/>
    <w:rsid w:val="009E366E"/>
    <w:rsid w:val="009E5735"/>
    <w:rsid w:val="009F18F4"/>
    <w:rsid w:val="00A054A5"/>
    <w:rsid w:val="00A13807"/>
    <w:rsid w:val="00A171EB"/>
    <w:rsid w:val="00A2164F"/>
    <w:rsid w:val="00A2448E"/>
    <w:rsid w:val="00A24FED"/>
    <w:rsid w:val="00A264B0"/>
    <w:rsid w:val="00A26C3D"/>
    <w:rsid w:val="00A34F21"/>
    <w:rsid w:val="00A35533"/>
    <w:rsid w:val="00A41ADE"/>
    <w:rsid w:val="00A432D2"/>
    <w:rsid w:val="00A44268"/>
    <w:rsid w:val="00A458D9"/>
    <w:rsid w:val="00A466D3"/>
    <w:rsid w:val="00A478FC"/>
    <w:rsid w:val="00A50788"/>
    <w:rsid w:val="00A53F74"/>
    <w:rsid w:val="00A600F4"/>
    <w:rsid w:val="00A6018B"/>
    <w:rsid w:val="00A6136B"/>
    <w:rsid w:val="00A65C56"/>
    <w:rsid w:val="00A71A9E"/>
    <w:rsid w:val="00A72552"/>
    <w:rsid w:val="00A85FE6"/>
    <w:rsid w:val="00A94C65"/>
    <w:rsid w:val="00AA2F00"/>
    <w:rsid w:val="00AA2F43"/>
    <w:rsid w:val="00AA5018"/>
    <w:rsid w:val="00AA5EB7"/>
    <w:rsid w:val="00AA7579"/>
    <w:rsid w:val="00AB62CF"/>
    <w:rsid w:val="00AB7598"/>
    <w:rsid w:val="00AC139B"/>
    <w:rsid w:val="00AC15C5"/>
    <w:rsid w:val="00AC44EB"/>
    <w:rsid w:val="00AC7177"/>
    <w:rsid w:val="00AD65DD"/>
    <w:rsid w:val="00AE5C18"/>
    <w:rsid w:val="00AF56C8"/>
    <w:rsid w:val="00AF6092"/>
    <w:rsid w:val="00B00AB1"/>
    <w:rsid w:val="00B0186C"/>
    <w:rsid w:val="00B154F4"/>
    <w:rsid w:val="00B20ADF"/>
    <w:rsid w:val="00B24A90"/>
    <w:rsid w:val="00B4018F"/>
    <w:rsid w:val="00B450EF"/>
    <w:rsid w:val="00B47657"/>
    <w:rsid w:val="00B54366"/>
    <w:rsid w:val="00B5595B"/>
    <w:rsid w:val="00B55BA7"/>
    <w:rsid w:val="00B57968"/>
    <w:rsid w:val="00B66EEB"/>
    <w:rsid w:val="00B714C4"/>
    <w:rsid w:val="00B77AAB"/>
    <w:rsid w:val="00B8089B"/>
    <w:rsid w:val="00B81B78"/>
    <w:rsid w:val="00B871BE"/>
    <w:rsid w:val="00B9551C"/>
    <w:rsid w:val="00BA01D8"/>
    <w:rsid w:val="00BA57DD"/>
    <w:rsid w:val="00BB2198"/>
    <w:rsid w:val="00BB7A24"/>
    <w:rsid w:val="00BC05BB"/>
    <w:rsid w:val="00BC5CC0"/>
    <w:rsid w:val="00BD2D68"/>
    <w:rsid w:val="00BE0113"/>
    <w:rsid w:val="00BE0C24"/>
    <w:rsid w:val="00BE1841"/>
    <w:rsid w:val="00BF4ED1"/>
    <w:rsid w:val="00BF5A7B"/>
    <w:rsid w:val="00C000BA"/>
    <w:rsid w:val="00C04E5A"/>
    <w:rsid w:val="00C05B8E"/>
    <w:rsid w:val="00C1585D"/>
    <w:rsid w:val="00C17DD1"/>
    <w:rsid w:val="00C23057"/>
    <w:rsid w:val="00C36BE2"/>
    <w:rsid w:val="00C40DE1"/>
    <w:rsid w:val="00C43C95"/>
    <w:rsid w:val="00C457EE"/>
    <w:rsid w:val="00C463D6"/>
    <w:rsid w:val="00C46834"/>
    <w:rsid w:val="00C50466"/>
    <w:rsid w:val="00C5143F"/>
    <w:rsid w:val="00C640C3"/>
    <w:rsid w:val="00C64D97"/>
    <w:rsid w:val="00C71494"/>
    <w:rsid w:val="00C736BF"/>
    <w:rsid w:val="00C772E1"/>
    <w:rsid w:val="00C80F3B"/>
    <w:rsid w:val="00C83210"/>
    <w:rsid w:val="00C94B0A"/>
    <w:rsid w:val="00C96B34"/>
    <w:rsid w:val="00CA5D5B"/>
    <w:rsid w:val="00CB0F83"/>
    <w:rsid w:val="00CB0FCC"/>
    <w:rsid w:val="00CB75CF"/>
    <w:rsid w:val="00CC45C2"/>
    <w:rsid w:val="00CD23B2"/>
    <w:rsid w:val="00CE0C88"/>
    <w:rsid w:val="00CE2AB5"/>
    <w:rsid w:val="00CE2FAD"/>
    <w:rsid w:val="00CE3BA2"/>
    <w:rsid w:val="00CE7BE0"/>
    <w:rsid w:val="00CF2D40"/>
    <w:rsid w:val="00CF469C"/>
    <w:rsid w:val="00D07796"/>
    <w:rsid w:val="00D118EF"/>
    <w:rsid w:val="00D14776"/>
    <w:rsid w:val="00D20A0B"/>
    <w:rsid w:val="00D227FD"/>
    <w:rsid w:val="00D329A2"/>
    <w:rsid w:val="00D32AD3"/>
    <w:rsid w:val="00D4387D"/>
    <w:rsid w:val="00D609C8"/>
    <w:rsid w:val="00D6570D"/>
    <w:rsid w:val="00D80096"/>
    <w:rsid w:val="00D80856"/>
    <w:rsid w:val="00D833FC"/>
    <w:rsid w:val="00D9305B"/>
    <w:rsid w:val="00D94A99"/>
    <w:rsid w:val="00DA072A"/>
    <w:rsid w:val="00DB79A4"/>
    <w:rsid w:val="00DC3F16"/>
    <w:rsid w:val="00DC4218"/>
    <w:rsid w:val="00DD02C4"/>
    <w:rsid w:val="00DD790A"/>
    <w:rsid w:val="00DE1D88"/>
    <w:rsid w:val="00DE404C"/>
    <w:rsid w:val="00DE58DF"/>
    <w:rsid w:val="00DF0F15"/>
    <w:rsid w:val="00DF34A9"/>
    <w:rsid w:val="00E0082D"/>
    <w:rsid w:val="00E03131"/>
    <w:rsid w:val="00E05B7B"/>
    <w:rsid w:val="00E07ED8"/>
    <w:rsid w:val="00E1066E"/>
    <w:rsid w:val="00E1346E"/>
    <w:rsid w:val="00E13E68"/>
    <w:rsid w:val="00E14581"/>
    <w:rsid w:val="00E16A71"/>
    <w:rsid w:val="00E2149B"/>
    <w:rsid w:val="00E32680"/>
    <w:rsid w:val="00E356EA"/>
    <w:rsid w:val="00E421D6"/>
    <w:rsid w:val="00E42B4C"/>
    <w:rsid w:val="00E43CB1"/>
    <w:rsid w:val="00E452B9"/>
    <w:rsid w:val="00E57BEA"/>
    <w:rsid w:val="00E71D87"/>
    <w:rsid w:val="00E71F8C"/>
    <w:rsid w:val="00E7593F"/>
    <w:rsid w:val="00E87D7A"/>
    <w:rsid w:val="00E91DA3"/>
    <w:rsid w:val="00E9241F"/>
    <w:rsid w:val="00E9473C"/>
    <w:rsid w:val="00E94AAF"/>
    <w:rsid w:val="00EB1555"/>
    <w:rsid w:val="00EB22EF"/>
    <w:rsid w:val="00EC266B"/>
    <w:rsid w:val="00EC3B9A"/>
    <w:rsid w:val="00ED1DC1"/>
    <w:rsid w:val="00ED586D"/>
    <w:rsid w:val="00EF544D"/>
    <w:rsid w:val="00EF6658"/>
    <w:rsid w:val="00F11076"/>
    <w:rsid w:val="00F14054"/>
    <w:rsid w:val="00F14988"/>
    <w:rsid w:val="00F16A46"/>
    <w:rsid w:val="00F2185C"/>
    <w:rsid w:val="00F251B5"/>
    <w:rsid w:val="00F34AB1"/>
    <w:rsid w:val="00F354EC"/>
    <w:rsid w:val="00F42C56"/>
    <w:rsid w:val="00F46FFB"/>
    <w:rsid w:val="00F533CA"/>
    <w:rsid w:val="00F5591A"/>
    <w:rsid w:val="00F56A07"/>
    <w:rsid w:val="00F61DFB"/>
    <w:rsid w:val="00F62BFF"/>
    <w:rsid w:val="00F733DD"/>
    <w:rsid w:val="00F76721"/>
    <w:rsid w:val="00F76D35"/>
    <w:rsid w:val="00F81B99"/>
    <w:rsid w:val="00F848B1"/>
    <w:rsid w:val="00F84FCD"/>
    <w:rsid w:val="00F87DCC"/>
    <w:rsid w:val="00F93FF0"/>
    <w:rsid w:val="00FA126E"/>
    <w:rsid w:val="00FA6F0A"/>
    <w:rsid w:val="00FA76C6"/>
    <w:rsid w:val="00FC31FD"/>
    <w:rsid w:val="00FD1B4F"/>
    <w:rsid w:val="00FD24AF"/>
    <w:rsid w:val="00FD4CA1"/>
    <w:rsid w:val="00FD584F"/>
    <w:rsid w:val="00FE78A8"/>
    <w:rsid w:val="05271FA5"/>
    <w:rsid w:val="074E99C4"/>
    <w:rsid w:val="0AF9E4E0"/>
    <w:rsid w:val="0CEF00E5"/>
    <w:rsid w:val="1044F620"/>
    <w:rsid w:val="123D1350"/>
    <w:rsid w:val="13DA19A2"/>
    <w:rsid w:val="1551ABF9"/>
    <w:rsid w:val="189C08DA"/>
    <w:rsid w:val="193D1F4A"/>
    <w:rsid w:val="195D85B9"/>
    <w:rsid w:val="19CCCD99"/>
    <w:rsid w:val="1A07964B"/>
    <w:rsid w:val="1AAA944B"/>
    <w:rsid w:val="1AF2EA88"/>
    <w:rsid w:val="1BB767CF"/>
    <w:rsid w:val="2097AEB7"/>
    <w:rsid w:val="226A14AE"/>
    <w:rsid w:val="246B3038"/>
    <w:rsid w:val="25479AAA"/>
    <w:rsid w:val="254FC05F"/>
    <w:rsid w:val="2761336D"/>
    <w:rsid w:val="2A41FC16"/>
    <w:rsid w:val="2B229DBE"/>
    <w:rsid w:val="2BA74EB8"/>
    <w:rsid w:val="2BB47B08"/>
    <w:rsid w:val="2EFD1B56"/>
    <w:rsid w:val="2F52BCB5"/>
    <w:rsid w:val="338C885F"/>
    <w:rsid w:val="362B8187"/>
    <w:rsid w:val="3795609D"/>
    <w:rsid w:val="37ACF76D"/>
    <w:rsid w:val="3830BE8F"/>
    <w:rsid w:val="3A15A614"/>
    <w:rsid w:val="3B9C8926"/>
    <w:rsid w:val="3D09C4B2"/>
    <w:rsid w:val="3FA32026"/>
    <w:rsid w:val="40A4CC9D"/>
    <w:rsid w:val="444B7ECE"/>
    <w:rsid w:val="44D0AC93"/>
    <w:rsid w:val="45F50DE6"/>
    <w:rsid w:val="46B4C966"/>
    <w:rsid w:val="4A33B764"/>
    <w:rsid w:val="4AB59E46"/>
    <w:rsid w:val="4B32DE6F"/>
    <w:rsid w:val="4EDCA855"/>
    <w:rsid w:val="508F69C3"/>
    <w:rsid w:val="50B30BDE"/>
    <w:rsid w:val="50D8925A"/>
    <w:rsid w:val="50F344E8"/>
    <w:rsid w:val="52FE56EE"/>
    <w:rsid w:val="5337F902"/>
    <w:rsid w:val="5B0E2239"/>
    <w:rsid w:val="61C9477D"/>
    <w:rsid w:val="6436866D"/>
    <w:rsid w:val="66AA25FB"/>
    <w:rsid w:val="67094023"/>
    <w:rsid w:val="6AA9EB5C"/>
    <w:rsid w:val="6B217131"/>
    <w:rsid w:val="6F053CEF"/>
    <w:rsid w:val="6FBE74DF"/>
    <w:rsid w:val="7175D1B2"/>
    <w:rsid w:val="73ABABD7"/>
    <w:rsid w:val="73DA0628"/>
    <w:rsid w:val="7618E4E1"/>
    <w:rsid w:val="7843BC38"/>
    <w:rsid w:val="7A7A5F01"/>
    <w:rsid w:val="7BE273F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AA88A3"/>
  <w15:docId w15:val="{0D73717F-6D7A-BC4E-A089-0E02A4BC0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504C"/>
    <w:pPr>
      <w:spacing w:before="240" w:after="240" w:line="360" w:lineRule="auto"/>
    </w:pPr>
    <w:rPr>
      <w:rFonts w:ascii="Arial" w:hAnsi="Arial" w:cs="Arial"/>
      <w:lang w:eastAsia="en-AU"/>
    </w:rPr>
  </w:style>
  <w:style w:type="paragraph" w:styleId="Heading1">
    <w:name w:val="heading 1"/>
    <w:basedOn w:val="Normal"/>
    <w:link w:val="Heading1Char"/>
    <w:uiPriority w:val="9"/>
    <w:qFormat/>
    <w:rsid w:val="00E1066E"/>
    <w:pPr>
      <w:numPr>
        <w:numId w:val="1"/>
      </w:numPr>
      <w:shd w:val="clear" w:color="auto" w:fill="FFFFFF"/>
      <w:spacing w:after="120" w:line="240" w:lineRule="auto"/>
      <w:jc w:val="both"/>
      <w:outlineLvl w:val="0"/>
    </w:pPr>
    <w:rPr>
      <w:rFonts w:eastAsia="Times New Roman"/>
      <w:color w:val="000000"/>
      <w:sz w:val="36"/>
      <w:szCs w:val="36"/>
    </w:rPr>
  </w:style>
  <w:style w:type="paragraph" w:styleId="Heading2">
    <w:name w:val="heading 2"/>
    <w:basedOn w:val="Heading1"/>
    <w:next w:val="Normal"/>
    <w:link w:val="Heading2Char"/>
    <w:uiPriority w:val="9"/>
    <w:unhideWhenUsed/>
    <w:qFormat/>
    <w:rsid w:val="00C000BA"/>
    <w:pPr>
      <w:numPr>
        <w:ilvl w:val="1"/>
      </w:numPr>
      <w:ind w:left="397"/>
      <w:outlineLvl w:val="1"/>
    </w:pPr>
    <w:rPr>
      <w:sz w:val="28"/>
      <w:szCs w:val="27"/>
      <w:shd w:val="clear" w:color="auto" w:fill="FFFFFF"/>
    </w:rPr>
  </w:style>
  <w:style w:type="paragraph" w:styleId="Heading3">
    <w:name w:val="heading 3"/>
    <w:basedOn w:val="Heading1"/>
    <w:next w:val="Normal"/>
    <w:link w:val="Heading3Char"/>
    <w:uiPriority w:val="9"/>
    <w:unhideWhenUsed/>
    <w:qFormat/>
    <w:rsid w:val="005C6171"/>
    <w:pPr>
      <w:numPr>
        <w:ilvl w:val="2"/>
      </w:numPr>
      <w:outlineLvl w:val="2"/>
    </w:pPr>
    <w:rPr>
      <w:sz w:val="24"/>
      <w:shd w:val="clear" w:color="auto" w:fill="FFFFFF"/>
    </w:rPr>
  </w:style>
  <w:style w:type="paragraph" w:styleId="Heading4">
    <w:name w:val="heading 4"/>
    <w:basedOn w:val="Heading1"/>
    <w:next w:val="Normal"/>
    <w:link w:val="Heading4Char"/>
    <w:uiPriority w:val="9"/>
    <w:unhideWhenUsed/>
    <w:qFormat/>
    <w:rsid w:val="00F84FCD"/>
    <w:pPr>
      <w:numPr>
        <w:ilvl w:val="3"/>
      </w:numPr>
      <w:outlineLvl w:val="3"/>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1066E"/>
    <w:pPr>
      <w:ind w:left="360" w:hanging="360"/>
      <w:jc w:val="both"/>
    </w:pPr>
    <w:rPr>
      <w:sz w:val="48"/>
    </w:rPr>
  </w:style>
  <w:style w:type="character" w:customStyle="1" w:styleId="TitleChar">
    <w:name w:val="Title Char"/>
    <w:basedOn w:val="DefaultParagraphFont"/>
    <w:link w:val="Title"/>
    <w:uiPriority w:val="10"/>
    <w:rsid w:val="00E1066E"/>
    <w:rPr>
      <w:rFonts w:ascii="Arial" w:hAnsi="Arial" w:cs="Arial"/>
      <w:sz w:val="48"/>
      <w:lang w:eastAsia="en-AU"/>
    </w:rPr>
  </w:style>
  <w:style w:type="character" w:customStyle="1" w:styleId="Heading1Char">
    <w:name w:val="Heading 1 Char"/>
    <w:basedOn w:val="DefaultParagraphFont"/>
    <w:link w:val="Heading1"/>
    <w:uiPriority w:val="9"/>
    <w:rsid w:val="00E1066E"/>
    <w:rPr>
      <w:rFonts w:ascii="Arial" w:eastAsia="Times New Roman" w:hAnsi="Arial" w:cs="Arial"/>
      <w:color w:val="000000"/>
      <w:sz w:val="36"/>
      <w:szCs w:val="36"/>
      <w:shd w:val="clear" w:color="auto" w:fill="FFFFFF"/>
      <w:lang w:eastAsia="en-AU"/>
    </w:rPr>
  </w:style>
  <w:style w:type="character" w:customStyle="1" w:styleId="Heading2Char">
    <w:name w:val="Heading 2 Char"/>
    <w:basedOn w:val="DefaultParagraphFont"/>
    <w:link w:val="Heading2"/>
    <w:uiPriority w:val="9"/>
    <w:rsid w:val="00C000BA"/>
    <w:rPr>
      <w:rFonts w:ascii="Arial" w:eastAsia="Times New Roman" w:hAnsi="Arial" w:cs="Arial"/>
      <w:color w:val="000000"/>
      <w:sz w:val="28"/>
      <w:szCs w:val="27"/>
      <w:shd w:val="clear" w:color="auto" w:fill="FFFFFF"/>
      <w:lang w:eastAsia="en-AU"/>
    </w:rPr>
  </w:style>
  <w:style w:type="character" w:customStyle="1" w:styleId="Heading3Char">
    <w:name w:val="Heading 3 Char"/>
    <w:basedOn w:val="DefaultParagraphFont"/>
    <w:link w:val="Heading3"/>
    <w:uiPriority w:val="9"/>
    <w:rsid w:val="005C6171"/>
    <w:rPr>
      <w:rFonts w:ascii="Arial" w:eastAsia="Times New Roman" w:hAnsi="Arial" w:cs="Arial"/>
      <w:color w:val="000000"/>
      <w:sz w:val="24"/>
      <w:szCs w:val="36"/>
      <w:shd w:val="clear" w:color="auto" w:fill="FFFFFF"/>
      <w:lang w:eastAsia="en-AU"/>
    </w:rPr>
  </w:style>
  <w:style w:type="character" w:customStyle="1" w:styleId="Heading4Char">
    <w:name w:val="Heading 4 Char"/>
    <w:basedOn w:val="DefaultParagraphFont"/>
    <w:link w:val="Heading4"/>
    <w:uiPriority w:val="9"/>
    <w:rsid w:val="00F84FCD"/>
    <w:rPr>
      <w:rFonts w:ascii="Century Gothic" w:eastAsia="Times New Roman" w:hAnsi="Century Gothic" w:cs="Helvetica"/>
      <w:color w:val="000000"/>
      <w:szCs w:val="36"/>
      <w:shd w:val="clear" w:color="auto" w:fill="FFFFFF"/>
      <w:lang w:eastAsia="en-AU"/>
    </w:rPr>
  </w:style>
  <w:style w:type="paragraph" w:styleId="ListParagraph">
    <w:name w:val="List Paragraph"/>
    <w:basedOn w:val="Normal"/>
    <w:uiPriority w:val="34"/>
    <w:qFormat/>
    <w:rsid w:val="00871E00"/>
    <w:pPr>
      <w:numPr>
        <w:numId w:val="2"/>
      </w:numPr>
    </w:pPr>
  </w:style>
  <w:style w:type="paragraph" w:styleId="Subtitle">
    <w:name w:val="Subtitle"/>
    <w:basedOn w:val="Normal"/>
    <w:next w:val="Normal"/>
    <w:link w:val="SubtitleChar"/>
    <w:uiPriority w:val="11"/>
    <w:qFormat/>
    <w:rsid w:val="00D14776"/>
    <w:pPr>
      <w:shd w:val="clear" w:color="auto" w:fill="FFFFFF"/>
      <w:spacing w:after="160" w:line="240" w:lineRule="auto"/>
      <w:jc w:val="both"/>
    </w:pPr>
    <w:rPr>
      <w:rFonts w:ascii="Helvetica" w:eastAsia="Times New Roman" w:hAnsi="Helvetica" w:cs="Helvetica"/>
      <w:color w:val="707070"/>
      <w:szCs w:val="20"/>
    </w:rPr>
  </w:style>
  <w:style w:type="character" w:customStyle="1" w:styleId="SubtitleChar">
    <w:name w:val="Subtitle Char"/>
    <w:basedOn w:val="DefaultParagraphFont"/>
    <w:link w:val="Subtitle"/>
    <w:uiPriority w:val="11"/>
    <w:rsid w:val="00D14776"/>
    <w:rPr>
      <w:rFonts w:ascii="Helvetica" w:eastAsia="Times New Roman" w:hAnsi="Helvetica" w:cs="Helvetica"/>
      <w:color w:val="707070"/>
      <w:sz w:val="20"/>
      <w:szCs w:val="20"/>
      <w:shd w:val="clear" w:color="auto" w:fill="FFFFFF"/>
      <w:lang w:eastAsia="en-AU"/>
    </w:rPr>
  </w:style>
  <w:style w:type="paragraph" w:styleId="Header">
    <w:name w:val="header"/>
    <w:basedOn w:val="Normal"/>
    <w:link w:val="HeaderChar"/>
    <w:rsid w:val="00D14776"/>
    <w:pPr>
      <w:tabs>
        <w:tab w:val="center" w:pos="4153"/>
        <w:tab w:val="right" w:pos="8306"/>
      </w:tabs>
      <w:spacing w:after="0" w:line="240" w:lineRule="auto"/>
    </w:pPr>
    <w:rPr>
      <w:rFonts w:ascii="Times New Roman" w:eastAsia="Times New Roman" w:hAnsi="Times New Roman" w:cs="Times New Roman"/>
      <w:szCs w:val="20"/>
      <w:lang w:val="en-US" w:eastAsia="en-US"/>
    </w:rPr>
  </w:style>
  <w:style w:type="character" w:customStyle="1" w:styleId="HeaderChar">
    <w:name w:val="Header Char"/>
    <w:basedOn w:val="DefaultParagraphFont"/>
    <w:link w:val="Header"/>
    <w:rsid w:val="00D1477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D14776"/>
    <w:pPr>
      <w:tabs>
        <w:tab w:val="center" w:pos="4153"/>
        <w:tab w:val="right" w:pos="8306"/>
      </w:tabs>
      <w:spacing w:after="0" w:line="240" w:lineRule="auto"/>
    </w:pPr>
    <w:rPr>
      <w:rFonts w:ascii="Times New Roman" w:eastAsia="Times New Roman" w:hAnsi="Times New Roman" w:cs="Times New Roman"/>
      <w:szCs w:val="20"/>
      <w:lang w:val="en-US" w:eastAsia="en-US"/>
    </w:rPr>
  </w:style>
  <w:style w:type="character" w:customStyle="1" w:styleId="FooterChar">
    <w:name w:val="Footer Char"/>
    <w:basedOn w:val="DefaultParagraphFont"/>
    <w:link w:val="Footer"/>
    <w:uiPriority w:val="99"/>
    <w:rsid w:val="00D14776"/>
    <w:rPr>
      <w:rFonts w:ascii="Times New Roman" w:eastAsia="Times New Roman" w:hAnsi="Times New Roman" w:cs="Times New Roman"/>
      <w:sz w:val="20"/>
      <w:szCs w:val="20"/>
      <w:lang w:val="en-US"/>
    </w:rPr>
  </w:style>
  <w:style w:type="character" w:styleId="Hyperlink">
    <w:name w:val="Hyperlink"/>
    <w:rsid w:val="00D14776"/>
    <w:rPr>
      <w:color w:val="0000FF"/>
      <w:u w:val="single"/>
    </w:rPr>
  </w:style>
  <w:style w:type="paragraph" w:styleId="NoSpacing">
    <w:name w:val="No Spacing"/>
    <w:basedOn w:val="ListParagraph"/>
    <w:uiPriority w:val="1"/>
    <w:qFormat/>
    <w:rsid w:val="00A53F74"/>
    <w:pPr>
      <w:numPr>
        <w:numId w:val="25"/>
      </w:numPr>
      <w:ind w:left="723"/>
    </w:pPr>
    <w:rPr>
      <w:shd w:val="clear" w:color="auto" w:fill="FFFFFF"/>
    </w:rPr>
  </w:style>
  <w:style w:type="paragraph" w:styleId="BalloonText">
    <w:name w:val="Balloon Text"/>
    <w:basedOn w:val="Normal"/>
    <w:link w:val="BalloonTextChar"/>
    <w:uiPriority w:val="99"/>
    <w:semiHidden/>
    <w:unhideWhenUsed/>
    <w:rsid w:val="00FD1B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1B4F"/>
    <w:rPr>
      <w:rFonts w:ascii="Segoe UI" w:hAnsi="Segoe UI" w:cs="Segoe UI"/>
      <w:sz w:val="18"/>
      <w:szCs w:val="18"/>
      <w:lang w:eastAsia="en-AU"/>
    </w:rPr>
  </w:style>
  <w:style w:type="character" w:styleId="CommentReference">
    <w:name w:val="annotation reference"/>
    <w:basedOn w:val="DefaultParagraphFont"/>
    <w:uiPriority w:val="99"/>
    <w:semiHidden/>
    <w:unhideWhenUsed/>
    <w:rsid w:val="0001619D"/>
    <w:rPr>
      <w:sz w:val="16"/>
      <w:szCs w:val="16"/>
    </w:rPr>
  </w:style>
  <w:style w:type="paragraph" w:styleId="CommentText">
    <w:name w:val="annotation text"/>
    <w:basedOn w:val="Normal"/>
    <w:link w:val="CommentTextChar"/>
    <w:uiPriority w:val="99"/>
    <w:unhideWhenUsed/>
    <w:rsid w:val="0001619D"/>
    <w:pPr>
      <w:spacing w:line="240" w:lineRule="auto"/>
    </w:pPr>
    <w:rPr>
      <w:sz w:val="20"/>
      <w:szCs w:val="20"/>
    </w:rPr>
  </w:style>
  <w:style w:type="character" w:customStyle="1" w:styleId="CommentTextChar">
    <w:name w:val="Comment Text Char"/>
    <w:basedOn w:val="DefaultParagraphFont"/>
    <w:link w:val="CommentText"/>
    <w:uiPriority w:val="99"/>
    <w:rsid w:val="0001619D"/>
    <w:rPr>
      <w:rFonts w:ascii="Garamond" w:hAnsi="Garamond"/>
      <w:sz w:val="20"/>
      <w:szCs w:val="20"/>
      <w:lang w:eastAsia="en-AU"/>
    </w:rPr>
  </w:style>
  <w:style w:type="paragraph" w:styleId="CommentSubject">
    <w:name w:val="annotation subject"/>
    <w:basedOn w:val="CommentText"/>
    <w:next w:val="CommentText"/>
    <w:link w:val="CommentSubjectChar"/>
    <w:uiPriority w:val="99"/>
    <w:semiHidden/>
    <w:unhideWhenUsed/>
    <w:rsid w:val="0001619D"/>
    <w:rPr>
      <w:b/>
      <w:bCs/>
    </w:rPr>
  </w:style>
  <w:style w:type="character" w:customStyle="1" w:styleId="CommentSubjectChar">
    <w:name w:val="Comment Subject Char"/>
    <w:basedOn w:val="CommentTextChar"/>
    <w:link w:val="CommentSubject"/>
    <w:uiPriority w:val="99"/>
    <w:semiHidden/>
    <w:rsid w:val="0001619D"/>
    <w:rPr>
      <w:rFonts w:ascii="Garamond" w:hAnsi="Garamond"/>
      <w:b/>
      <w:bCs/>
      <w:sz w:val="20"/>
      <w:szCs w:val="20"/>
      <w:lang w:eastAsia="en-AU"/>
    </w:rPr>
  </w:style>
  <w:style w:type="table" w:styleId="TableGrid">
    <w:name w:val="Table Grid"/>
    <w:basedOn w:val="TableNormal"/>
    <w:uiPriority w:val="59"/>
    <w:rsid w:val="00CD2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507C3"/>
    <w:rPr>
      <w:color w:val="808080"/>
    </w:rPr>
  </w:style>
  <w:style w:type="table" w:customStyle="1" w:styleId="ListTable3-Accent11">
    <w:name w:val="List Table 3 - Accent 11"/>
    <w:basedOn w:val="TableNormal"/>
    <w:uiPriority w:val="48"/>
    <w:rsid w:val="00A53F74"/>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styleId="SubtleEmphasis">
    <w:name w:val="Subtle Emphasis"/>
    <w:basedOn w:val="DefaultParagraphFont"/>
    <w:uiPriority w:val="19"/>
    <w:qFormat/>
    <w:rsid w:val="00C000BA"/>
    <w:rPr>
      <w:i/>
      <w:iCs/>
      <w:color w:val="404040" w:themeColor="text1" w:themeTint="BF"/>
    </w:rPr>
  </w:style>
  <w:style w:type="character" w:styleId="Emphasis">
    <w:name w:val="Emphasis"/>
    <w:basedOn w:val="DefaultParagraphFont"/>
    <w:uiPriority w:val="20"/>
    <w:qFormat/>
    <w:rsid w:val="00C000BA"/>
    <w:rPr>
      <w:i/>
      <w:iCs/>
    </w:rPr>
  </w:style>
  <w:style w:type="paragraph" w:styleId="Caption">
    <w:name w:val="caption"/>
    <w:basedOn w:val="Normal"/>
    <w:next w:val="Normal"/>
    <w:uiPriority w:val="35"/>
    <w:unhideWhenUsed/>
    <w:qFormat/>
    <w:rsid w:val="00C000BA"/>
    <w:pPr>
      <w:spacing w:before="0" w:after="200" w:line="240" w:lineRule="auto"/>
    </w:pPr>
    <w:rPr>
      <w:i/>
      <w:iCs/>
      <w:color w:val="1F497D" w:themeColor="text2"/>
      <w:sz w:val="18"/>
      <w:szCs w:val="18"/>
    </w:rPr>
  </w:style>
  <w:style w:type="character" w:styleId="Strong">
    <w:name w:val="Strong"/>
    <w:basedOn w:val="DefaultParagraphFont"/>
    <w:uiPriority w:val="22"/>
    <w:qFormat/>
    <w:rsid w:val="00BE0113"/>
    <w:rPr>
      <w:b/>
      <w:bCs/>
    </w:rPr>
  </w:style>
  <w:style w:type="paragraph" w:customStyle="1" w:styleId="EndNoteBibliographyTitle">
    <w:name w:val="EndNote Bibliography Title"/>
    <w:basedOn w:val="Normal"/>
    <w:link w:val="EndNoteBibliographyTitleChar"/>
    <w:rsid w:val="00D07796"/>
    <w:pPr>
      <w:spacing w:after="0"/>
      <w:jc w:val="center"/>
    </w:pPr>
  </w:style>
  <w:style w:type="character" w:customStyle="1" w:styleId="EndNoteBibliographyTitleChar">
    <w:name w:val="EndNote Bibliography Title Char"/>
    <w:basedOn w:val="DefaultParagraphFont"/>
    <w:link w:val="EndNoteBibliographyTitle"/>
    <w:rsid w:val="00D07796"/>
    <w:rPr>
      <w:rFonts w:ascii="Arial" w:hAnsi="Arial" w:cs="Arial"/>
      <w:lang w:eastAsia="en-AU"/>
    </w:rPr>
  </w:style>
  <w:style w:type="paragraph" w:customStyle="1" w:styleId="EndNoteBibliography">
    <w:name w:val="EndNote Bibliography"/>
    <w:basedOn w:val="Normal"/>
    <w:link w:val="EndNoteBibliographyChar"/>
    <w:rsid w:val="00D07796"/>
    <w:pPr>
      <w:spacing w:line="240" w:lineRule="auto"/>
    </w:pPr>
  </w:style>
  <w:style w:type="character" w:customStyle="1" w:styleId="EndNoteBibliographyChar">
    <w:name w:val="EndNote Bibliography Char"/>
    <w:basedOn w:val="DefaultParagraphFont"/>
    <w:link w:val="EndNoteBibliography"/>
    <w:rsid w:val="00D07796"/>
    <w:rPr>
      <w:rFonts w:ascii="Arial" w:hAnsi="Arial" w:cs="Arial"/>
      <w:lang w:eastAsia="en-AU"/>
    </w:rPr>
  </w:style>
  <w:style w:type="character" w:customStyle="1" w:styleId="UnresolvedMention1">
    <w:name w:val="Unresolved Mention1"/>
    <w:basedOn w:val="DefaultParagraphFont"/>
    <w:uiPriority w:val="99"/>
    <w:semiHidden/>
    <w:unhideWhenUsed/>
    <w:rsid w:val="008B0339"/>
    <w:rPr>
      <w:color w:val="605E5C"/>
      <w:shd w:val="clear" w:color="auto" w:fill="E1DFDD"/>
    </w:rPr>
  </w:style>
  <w:style w:type="paragraph" w:styleId="Revision">
    <w:name w:val="Revision"/>
    <w:hidden/>
    <w:uiPriority w:val="99"/>
    <w:semiHidden/>
    <w:rsid w:val="009266C5"/>
    <w:pPr>
      <w:spacing w:after="0" w:line="240" w:lineRule="auto"/>
    </w:pPr>
    <w:rPr>
      <w:rFonts w:ascii="Arial" w:hAnsi="Arial" w:cs="Arial"/>
      <w:lang w:eastAsia="en-AU"/>
    </w:rPr>
  </w:style>
  <w:style w:type="character" w:styleId="UnresolvedMention">
    <w:name w:val="Unresolved Mention"/>
    <w:basedOn w:val="DefaultParagraphFont"/>
    <w:uiPriority w:val="99"/>
    <w:semiHidden/>
    <w:unhideWhenUsed/>
    <w:rsid w:val="00B66EEB"/>
    <w:rPr>
      <w:color w:val="605E5C"/>
      <w:shd w:val="clear" w:color="auto" w:fill="E1DFDD"/>
    </w:rPr>
  </w:style>
  <w:style w:type="table" w:styleId="GridTable5Dark-Accent1">
    <w:name w:val="Grid Table 5 Dark Accent 1"/>
    <w:basedOn w:val="TableNormal"/>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3758133">
      <w:bodyDiv w:val="1"/>
      <w:marLeft w:val="0"/>
      <w:marRight w:val="0"/>
      <w:marTop w:val="0"/>
      <w:marBottom w:val="0"/>
      <w:divBdr>
        <w:top w:val="none" w:sz="0" w:space="0" w:color="auto"/>
        <w:left w:val="none" w:sz="0" w:space="0" w:color="auto"/>
        <w:bottom w:val="none" w:sz="0" w:space="0" w:color="auto"/>
        <w:right w:val="none" w:sz="0" w:space="0" w:color="auto"/>
      </w:divBdr>
    </w:div>
    <w:div w:id="2044596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pubmlst.org/organisms/burkholderia-pseudomallei"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A90EE60B5B1456EBD82805A4662F7E0"/>
        <w:category>
          <w:name w:val="General"/>
          <w:gallery w:val="placeholder"/>
        </w:category>
        <w:types>
          <w:type w:val="bbPlcHdr"/>
        </w:types>
        <w:behaviors>
          <w:behavior w:val="content"/>
        </w:behaviors>
        <w:guid w:val="{FC134BA9-ADD8-4015-8CEE-831C21BD8D7B}"/>
      </w:docPartPr>
      <w:docPartBody>
        <w:p w:rsidR="00942B94" w:rsidRDefault="00942B94" w:rsidP="00942B94">
          <w:pPr>
            <w:pStyle w:val="AA90EE60B5B1456EBD82805A4662F7E014"/>
          </w:pPr>
          <w:r>
            <w:rPr>
              <w:rStyle w:val="PlaceholderText"/>
            </w:rPr>
            <w:t>[Detection/isolation]</w:t>
          </w:r>
        </w:p>
      </w:docPartBody>
    </w:docPart>
    <w:docPart>
      <w:docPartPr>
        <w:name w:val="E197EC56741549E0B23ED4A691CD8BD9"/>
        <w:category>
          <w:name w:val="General"/>
          <w:gallery w:val="placeholder"/>
        </w:category>
        <w:types>
          <w:type w:val="bbPlcHdr"/>
        </w:types>
        <w:behaviors>
          <w:behavior w:val="content"/>
        </w:behaviors>
        <w:guid w:val="{CE89A46E-6CAE-4DE9-BD55-56A02DD8F768}"/>
      </w:docPartPr>
      <w:docPartBody>
        <w:p w:rsidR="00942B94" w:rsidRDefault="00942B94" w:rsidP="00942B94">
          <w:pPr>
            <w:pStyle w:val="E197EC56741549E0B23ED4A691CD8BD914"/>
          </w:pPr>
          <w:r>
            <w:rPr>
              <w:rStyle w:val="PlaceholderText"/>
            </w:rPr>
            <w:t>[infectious agent]</w:t>
          </w:r>
        </w:p>
      </w:docPartBody>
    </w:docPart>
    <w:docPart>
      <w:docPartPr>
        <w:name w:val="1EC059E242854C2C890715A2B050A733"/>
        <w:category>
          <w:name w:val="General"/>
          <w:gallery w:val="placeholder"/>
        </w:category>
        <w:types>
          <w:type w:val="bbPlcHdr"/>
        </w:types>
        <w:behaviors>
          <w:behavior w:val="content"/>
        </w:behaviors>
        <w:guid w:val="{A4EBD23E-C9B2-4CD4-BF5A-81D2F074E736}"/>
      </w:docPartPr>
      <w:docPartBody>
        <w:p w:rsidR="00942B94" w:rsidRDefault="00942B94" w:rsidP="00942B94">
          <w:pPr>
            <w:pStyle w:val="1EC059E242854C2C890715A2B050A73314"/>
          </w:pPr>
          <w:r>
            <w:rPr>
              <w:rStyle w:val="PlaceholderText"/>
            </w:rPr>
            <w:t>[method]</w:t>
          </w:r>
        </w:p>
      </w:docPartBody>
    </w:docPart>
    <w:docPart>
      <w:docPartPr>
        <w:name w:val="DEDEA9DEAD6C454FAFD16F9CDC170AB5"/>
        <w:category>
          <w:name w:val="General"/>
          <w:gallery w:val="placeholder"/>
        </w:category>
        <w:types>
          <w:type w:val="bbPlcHdr"/>
        </w:types>
        <w:behaviors>
          <w:behavior w:val="content"/>
        </w:behaviors>
        <w:guid w:val="{9FF1AA6D-4AFF-4449-AD32-F527DE7D7DA9}"/>
      </w:docPartPr>
      <w:docPartBody>
        <w:p w:rsidR="00942B94" w:rsidRDefault="00942B94" w:rsidP="00942B94">
          <w:pPr>
            <w:pStyle w:val="DEDEA9DEAD6C454FAFD16F9CDC170AB514"/>
          </w:pPr>
          <w:r>
            <w:rPr>
              <w:rStyle w:val="PlaceholderText"/>
            </w:rPr>
            <w:t>[and/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Helvetica">
    <w:panose1 w:val="020B0604020202020204"/>
    <w:charset w:val="00"/>
    <w:family w:val="swiss"/>
    <w:pitch w:val="variable"/>
    <w:sig w:usb0="20002A87" w:usb1="00000000" w:usb2="00000000"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Open Sans">
    <w:altName w:val="Times New Roman"/>
    <w:charset w:val="00"/>
    <w:family w:val="swiss"/>
    <w:pitch w:val="variable"/>
    <w:sig w:usb0="E00002EF" w:usb1="4000205B" w:usb2="00000028" w:usb3="00000000" w:csb0="0000019F" w:csb1="00000000"/>
  </w:font>
  <w:font w:name="Aptos">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D92D4A"/>
    <w:multiLevelType w:val="multilevel"/>
    <w:tmpl w:val="668A3C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3033CFF"/>
    <w:multiLevelType w:val="multilevel"/>
    <w:tmpl w:val="9FC250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48501429">
    <w:abstractNumId w:val="1"/>
  </w:num>
  <w:num w:numId="2" w16cid:durableId="344942686">
    <w:abstractNumId w:val="0"/>
  </w:num>
  <w:num w:numId="3" w16cid:durableId="124803439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C1C58"/>
    <w:rsid w:val="000329A6"/>
    <w:rsid w:val="00032AB0"/>
    <w:rsid w:val="00046E87"/>
    <w:rsid w:val="0005101C"/>
    <w:rsid w:val="00076341"/>
    <w:rsid w:val="001D42F4"/>
    <w:rsid w:val="001F5C15"/>
    <w:rsid w:val="00217066"/>
    <w:rsid w:val="002943BA"/>
    <w:rsid w:val="00316278"/>
    <w:rsid w:val="0031658A"/>
    <w:rsid w:val="00390762"/>
    <w:rsid w:val="003B626A"/>
    <w:rsid w:val="003E6703"/>
    <w:rsid w:val="00424158"/>
    <w:rsid w:val="00544D0E"/>
    <w:rsid w:val="005B52EA"/>
    <w:rsid w:val="005C5064"/>
    <w:rsid w:val="00626F06"/>
    <w:rsid w:val="00651DA6"/>
    <w:rsid w:val="00657D3A"/>
    <w:rsid w:val="006904E8"/>
    <w:rsid w:val="006A6526"/>
    <w:rsid w:val="0077292C"/>
    <w:rsid w:val="0077317C"/>
    <w:rsid w:val="007F1D98"/>
    <w:rsid w:val="00824FD6"/>
    <w:rsid w:val="00842A55"/>
    <w:rsid w:val="00850D0B"/>
    <w:rsid w:val="008578F5"/>
    <w:rsid w:val="008830D2"/>
    <w:rsid w:val="0088644C"/>
    <w:rsid w:val="008A0412"/>
    <w:rsid w:val="008C1C58"/>
    <w:rsid w:val="00942B94"/>
    <w:rsid w:val="00AD5DF2"/>
    <w:rsid w:val="00B119E2"/>
    <w:rsid w:val="00B154F4"/>
    <w:rsid w:val="00B32B36"/>
    <w:rsid w:val="00C07858"/>
    <w:rsid w:val="00C43298"/>
    <w:rsid w:val="00CB75CF"/>
    <w:rsid w:val="00CE7BE0"/>
    <w:rsid w:val="00D03FA2"/>
    <w:rsid w:val="00D35DDB"/>
    <w:rsid w:val="00D36E02"/>
    <w:rsid w:val="00D833FC"/>
    <w:rsid w:val="00DA2295"/>
    <w:rsid w:val="00DC472D"/>
    <w:rsid w:val="00E4194F"/>
    <w:rsid w:val="00EC2077"/>
    <w:rsid w:val="00EE13E3"/>
    <w:rsid w:val="00EE19E8"/>
    <w:rsid w:val="00F63760"/>
    <w:rsid w:val="00F733DD"/>
    <w:rsid w:val="00FA43E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42A55"/>
    <w:rPr>
      <w:color w:val="808080"/>
    </w:rPr>
  </w:style>
  <w:style w:type="paragraph" w:customStyle="1" w:styleId="AA90EE60B5B1456EBD82805A4662F7E014">
    <w:name w:val="AA90EE60B5B1456EBD82805A4662F7E014"/>
    <w:rsid w:val="00942B94"/>
    <w:pPr>
      <w:tabs>
        <w:tab w:val="num" w:pos="720"/>
      </w:tabs>
      <w:spacing w:before="240" w:after="240" w:line="360" w:lineRule="auto"/>
      <w:ind w:left="723" w:hanging="360"/>
    </w:pPr>
    <w:rPr>
      <w:rFonts w:ascii="Arial" w:eastAsiaTheme="minorHAnsi" w:hAnsi="Arial" w:cs="Arial"/>
      <w:shd w:val="clear" w:color="auto" w:fill="FFFFFF"/>
    </w:rPr>
  </w:style>
  <w:style w:type="paragraph" w:customStyle="1" w:styleId="E197EC56741549E0B23ED4A691CD8BD914">
    <w:name w:val="E197EC56741549E0B23ED4A691CD8BD914"/>
    <w:rsid w:val="00942B94"/>
    <w:pPr>
      <w:tabs>
        <w:tab w:val="num" w:pos="720"/>
      </w:tabs>
      <w:spacing w:before="240" w:after="240" w:line="360" w:lineRule="auto"/>
      <w:ind w:left="723" w:hanging="360"/>
    </w:pPr>
    <w:rPr>
      <w:rFonts w:ascii="Arial" w:eastAsiaTheme="minorHAnsi" w:hAnsi="Arial" w:cs="Arial"/>
      <w:shd w:val="clear" w:color="auto" w:fill="FFFFFF"/>
    </w:rPr>
  </w:style>
  <w:style w:type="paragraph" w:customStyle="1" w:styleId="1EC059E242854C2C890715A2B050A73314">
    <w:name w:val="1EC059E242854C2C890715A2B050A73314"/>
    <w:rsid w:val="00942B94"/>
    <w:pPr>
      <w:tabs>
        <w:tab w:val="num" w:pos="720"/>
      </w:tabs>
      <w:spacing w:before="240" w:after="240" w:line="360" w:lineRule="auto"/>
      <w:ind w:left="723" w:hanging="360"/>
    </w:pPr>
    <w:rPr>
      <w:rFonts w:ascii="Arial" w:eastAsiaTheme="minorHAnsi" w:hAnsi="Arial" w:cs="Arial"/>
      <w:shd w:val="clear" w:color="auto" w:fill="FFFFFF"/>
    </w:rPr>
  </w:style>
  <w:style w:type="paragraph" w:customStyle="1" w:styleId="DEDEA9DEAD6C454FAFD16F9CDC170AB514">
    <w:name w:val="DEDEA9DEAD6C454FAFD16F9CDC170AB514"/>
    <w:rsid w:val="00942B94"/>
    <w:pPr>
      <w:tabs>
        <w:tab w:val="num" w:pos="720"/>
      </w:tabs>
      <w:spacing w:before="240" w:after="240" w:line="360" w:lineRule="auto"/>
      <w:ind w:left="723" w:hanging="360"/>
    </w:pPr>
    <w:rPr>
      <w:rFonts w:ascii="Arial" w:eastAsiaTheme="minorHAnsi" w:hAnsi="Arial" w:cs="Arial"/>
      <w:shd w:val="clear" w:color="auto" w:fill="FFFFF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BF22E431BBE12409AFF64C86A6197B7" ma:contentTypeVersion="12" ma:contentTypeDescription="Create a new document." ma:contentTypeScope="" ma:versionID="7b3457ca81eddc3f35ad76dc53679ee2">
  <xsd:schema xmlns:xsd="http://www.w3.org/2001/XMLSchema" xmlns:xs="http://www.w3.org/2001/XMLSchema" xmlns:p="http://schemas.microsoft.com/office/2006/metadata/properties" xmlns:ns2="0ebf5690-dfa9-46aa-9761-8b851342f711" xmlns:ns3="d48bfc06-5762-4cfb-85f8-969387ebc8ab" targetNamespace="http://schemas.microsoft.com/office/2006/metadata/properties" ma:root="true" ma:fieldsID="16731121c02d3969bde2f32b51f55b9c" ns2:_="" ns3:_="">
    <xsd:import namespace="0ebf5690-dfa9-46aa-9761-8b851342f711"/>
    <xsd:import namespace="d48bfc06-5762-4cfb-85f8-969387ebc8a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bjectDetectorVersions" minOccurs="0"/>
                <xsd:element ref="ns2:MediaServiceSearchPropertie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bf5690-dfa9-46aa-9761-8b851342f71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48bfc06-5762-4cfb-85f8-969387ebc8a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633E81-51A7-4E4A-911E-476FC96565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bf5690-dfa9-46aa-9761-8b851342f711"/>
    <ds:schemaRef ds:uri="d48bfc06-5762-4cfb-85f8-969387ebc8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60F378D-1A33-4470-9E24-E29334E150A9}">
  <ds:schemaRefs>
    <ds:schemaRef ds:uri="http://schemas.microsoft.com/sharepoint/v3/contenttype/forms"/>
  </ds:schemaRefs>
</ds:datastoreItem>
</file>

<file path=customXml/itemProps3.xml><?xml version="1.0" encoding="utf-8"?>
<ds:datastoreItem xmlns:ds="http://schemas.openxmlformats.org/officeDocument/2006/customXml" ds:itemID="{65460147-F05C-4F13-9872-256A425961F0}">
  <ds:schemaRefs>
    <ds:schemaRef ds:uri="0ebf5690-dfa9-46aa-9761-8b851342f711"/>
    <ds:schemaRef ds:uri="http://purl.org/dc/terms/"/>
    <ds:schemaRef ds:uri="http://purl.org/dc/elements/1.1/"/>
    <ds:schemaRef ds:uri="http://purl.org/dc/dcmitype/"/>
    <ds:schemaRef ds:uri="http://schemas.microsoft.com/office/2006/metadata/properties"/>
    <ds:schemaRef ds:uri="http://schemas.microsoft.com/office/infopath/2007/PartnerControls"/>
    <ds:schemaRef ds:uri="http://schemas.microsoft.com/office/2006/documentManagement/types"/>
    <ds:schemaRef ds:uri="http://schemas.openxmlformats.org/package/2006/metadata/core-properties"/>
    <ds:schemaRef ds:uri="d48bfc06-5762-4cfb-85f8-969387ebc8ab"/>
    <ds:schemaRef ds:uri="http://www.w3.org/XML/1998/namespace"/>
  </ds:schemaRefs>
</ds:datastoreItem>
</file>

<file path=customXml/itemProps4.xml><?xml version="1.0" encoding="utf-8"?>
<ds:datastoreItem xmlns:ds="http://schemas.openxmlformats.org/officeDocument/2006/customXml" ds:itemID="{608C64BE-9A59-4299-9C45-F513B0D6C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8</Pages>
  <Words>4708</Words>
  <Characters>29569</Characters>
  <Application>Microsoft Office Word</Application>
  <DocSecurity>0</DocSecurity>
  <Lines>579</Lines>
  <Paragraphs>317</Paragraphs>
  <ScaleCrop>false</ScaleCrop>
  <HeadingPairs>
    <vt:vector size="2" baseType="variant">
      <vt:variant>
        <vt:lpstr>Title</vt:lpstr>
      </vt:variant>
      <vt:variant>
        <vt:i4>1</vt:i4>
      </vt:variant>
    </vt:vector>
  </HeadingPairs>
  <TitlesOfParts>
    <vt:vector size="1" baseType="lpstr">
      <vt:lpstr>PHLN laboratory case definition - Melioidosis</vt:lpstr>
    </vt:vector>
  </TitlesOfParts>
  <Company>Department of Health</Company>
  <LinksUpToDate>false</LinksUpToDate>
  <CharactersWithSpaces>33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LN laboratory case definition - Melioidosis</dc:title>
  <dc:subject>Communicable diseases</dc:subject>
  <dc:creator>Australian Centre for Disease Control</dc:creator>
  <cp:keywords>Communicable diseases</cp:keywords>
  <cp:lastModifiedBy>MARTIN, Mel</cp:lastModifiedBy>
  <cp:revision>2</cp:revision>
  <cp:lastPrinted>2021-07-01T01:09:00Z</cp:lastPrinted>
  <dcterms:created xsi:type="dcterms:W3CDTF">2025-12-03T00:21:00Z</dcterms:created>
  <dcterms:modified xsi:type="dcterms:W3CDTF">2025-12-15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F22E431BBE12409AFF64C86A6197B7</vt:lpwstr>
  </property>
  <property fmtid="{D5CDD505-2E9C-101B-9397-08002B2CF9AE}" pid="3" name="ClassificationContentMarkingHeaderShapeIds">
    <vt:lpwstr>136da050,451a6c8,6537c528</vt:lpwstr>
  </property>
  <property fmtid="{D5CDD505-2E9C-101B-9397-08002B2CF9AE}" pid="4" name="ClassificationContentMarkingHeaderFontProps">
    <vt:lpwstr>#ff0000,12,Aptos</vt:lpwstr>
  </property>
  <property fmtid="{D5CDD505-2E9C-101B-9397-08002B2CF9AE}" pid="5" name="ClassificationContentMarkingHeaderText">
    <vt:lpwstr>OFFICIAL</vt:lpwstr>
  </property>
  <property fmtid="{D5CDD505-2E9C-101B-9397-08002B2CF9AE}" pid="6" name="ClassificationContentMarkingFooterShapeIds">
    <vt:lpwstr>1354689f,451a8a2a,50a24606</vt:lpwstr>
  </property>
  <property fmtid="{D5CDD505-2E9C-101B-9397-08002B2CF9AE}" pid="7" name="ClassificationContentMarkingFooterFontProps">
    <vt:lpwstr>#ff0000,12,Aptos</vt:lpwstr>
  </property>
  <property fmtid="{D5CDD505-2E9C-101B-9397-08002B2CF9AE}" pid="8" name="ClassificationContentMarkingFooterText">
    <vt:lpwstr>OFFICIAL</vt:lpwstr>
  </property>
  <property fmtid="{D5CDD505-2E9C-101B-9397-08002B2CF9AE}" pid="9" name="MSIP_Label_7cd3e8b9-ffed-43a8-b7f4-cc2fa0382d36_Enabled">
    <vt:lpwstr>true</vt:lpwstr>
  </property>
  <property fmtid="{D5CDD505-2E9C-101B-9397-08002B2CF9AE}" pid="10" name="MSIP_Label_7cd3e8b9-ffed-43a8-b7f4-cc2fa0382d36_SetDate">
    <vt:lpwstr>2025-10-16T00:37:53Z</vt:lpwstr>
  </property>
  <property fmtid="{D5CDD505-2E9C-101B-9397-08002B2CF9AE}" pid="11" name="MSIP_Label_7cd3e8b9-ffed-43a8-b7f4-cc2fa0382d36_Method">
    <vt:lpwstr>Privileged</vt:lpwstr>
  </property>
  <property fmtid="{D5CDD505-2E9C-101B-9397-08002B2CF9AE}" pid="12" name="MSIP_Label_7cd3e8b9-ffed-43a8-b7f4-cc2fa0382d36_Name">
    <vt:lpwstr>O</vt:lpwstr>
  </property>
  <property fmtid="{D5CDD505-2E9C-101B-9397-08002B2CF9AE}" pid="13" name="MSIP_Label_7cd3e8b9-ffed-43a8-b7f4-cc2fa0382d36_SiteId">
    <vt:lpwstr>34a3929c-73cf-4954-abfe-147dc3517892</vt:lpwstr>
  </property>
  <property fmtid="{D5CDD505-2E9C-101B-9397-08002B2CF9AE}" pid="14" name="MSIP_Label_7cd3e8b9-ffed-43a8-b7f4-cc2fa0382d36_ActionId">
    <vt:lpwstr>d65ac085-aa33-4bf3-896f-dc0542d6e6b1</vt:lpwstr>
  </property>
  <property fmtid="{D5CDD505-2E9C-101B-9397-08002B2CF9AE}" pid="15" name="MSIP_Label_7cd3e8b9-ffed-43a8-b7f4-cc2fa0382d36_ContentBits">
    <vt:lpwstr>3</vt:lpwstr>
  </property>
  <property fmtid="{D5CDD505-2E9C-101B-9397-08002B2CF9AE}" pid="16" name="MSIP_Label_7cd3e8b9-ffed-43a8-b7f4-cc2fa0382d36_Tag">
    <vt:lpwstr>10, 0, 1, 2</vt:lpwstr>
  </property>
  <property fmtid="{D5CDD505-2E9C-101B-9397-08002B2CF9AE}" pid="17" name="docLang">
    <vt:lpwstr>en</vt:lpwstr>
  </property>
</Properties>
</file>